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1FCBEFC7" w:rsidR="00780779" w:rsidRDefault="00F666C7" w:rsidP="00C25E2C">
      <w:pPr>
        <w:pStyle w:val="Title"/>
      </w:pPr>
      <w:r>
        <w:t>Science Concierge</w:t>
      </w:r>
      <w:r w:rsidR="00466990">
        <w:t xml:space="preserve">: </w:t>
      </w:r>
      <w:r w:rsidR="00A134AC">
        <w:t>A real-time content-based r</w:t>
      </w:r>
      <w:r w:rsidR="009427F2">
        <w:t>ecommendation system for scientific publications</w:t>
      </w:r>
    </w:p>
    <w:p w14:paraId="04827467" w14:textId="56451ED8" w:rsidR="00780779" w:rsidRPr="007334BF" w:rsidRDefault="009427F2" w:rsidP="00C25E2C">
      <w:pPr>
        <w:jc w:val="center"/>
        <w:rPr>
          <w:vertAlign w:val="superscript"/>
        </w:rPr>
      </w:pPr>
      <w:r w:rsidRPr="00C25E2C">
        <w:t>Titipat Achakulvisut</w:t>
      </w:r>
      <w:r w:rsidR="006A5D31">
        <w:rPr>
          <w:vertAlign w:val="superscript"/>
        </w:rPr>
        <w:t>1,*</w:t>
      </w:r>
      <w:r w:rsidRPr="00C25E2C">
        <w:t>, Daniel E. Acuna</w:t>
      </w:r>
      <w:r w:rsidR="006A5D31">
        <w:rPr>
          <w:szCs w:val="24"/>
          <w:vertAlign w:val="superscript"/>
        </w:rPr>
        <w:t>1,2</w:t>
      </w:r>
      <w:r w:rsidR="000B6C15" w:rsidRPr="00C25E2C">
        <w:t xml:space="preserve"> </w:t>
      </w:r>
      <w:r w:rsidRPr="00C25E2C">
        <w:t xml:space="preserve">, </w:t>
      </w:r>
      <w:r w:rsidR="006A5D31">
        <w:t>Tulakan Ruangrong</w:t>
      </w:r>
      <w:r w:rsidR="006A5D31">
        <w:rPr>
          <w:vertAlign w:val="superscript"/>
        </w:rPr>
        <w:t>3</w:t>
      </w:r>
      <w:r w:rsidR="006A5D31">
        <w:t xml:space="preserve">, </w:t>
      </w:r>
      <w:r w:rsidRPr="00C25E2C">
        <w:t>Konrad Kording</w:t>
      </w:r>
      <w:r w:rsidR="006A5D31">
        <w:rPr>
          <w:vertAlign w:val="superscript"/>
        </w:rPr>
        <w:t>1,2</w:t>
      </w:r>
    </w:p>
    <w:p w14:paraId="09F734AD" w14:textId="7897E2D2" w:rsidR="00780779" w:rsidRDefault="006A5D31" w:rsidP="00C35C5D">
      <w:pPr>
        <w:jc w:val="center"/>
      </w:pPr>
      <w:r>
        <w:rPr>
          <w:vertAlign w:val="superscript"/>
        </w:rPr>
        <w:t>1</w:t>
      </w:r>
      <w:r w:rsidRPr="006A5D31">
        <w:t xml:space="preserve"> </w:t>
      </w:r>
      <w:r w:rsidRPr="00C25E2C">
        <w:t>Northwestern University</w:t>
      </w:r>
      <w:r>
        <w:t xml:space="preserve">, </w:t>
      </w:r>
      <w:r>
        <w:rPr>
          <w:vertAlign w:val="superscript"/>
        </w:rPr>
        <w:t>2</w:t>
      </w:r>
      <w:r w:rsidR="009427F2" w:rsidRPr="00C25E2C">
        <w:t>Rehabilitation Institute of Chicago</w:t>
      </w:r>
      <w:r>
        <w:t xml:space="preserve">, </w:t>
      </w:r>
      <w:r>
        <w:rPr>
          <w:vertAlign w:val="superscript"/>
        </w:rPr>
        <w:t>3</w:t>
      </w:r>
      <w:r>
        <w:t>Mahido</w:t>
      </w:r>
      <w:r w:rsidR="008615D1">
        <w:t>l</w:t>
      </w:r>
      <w:r>
        <w:t xml:space="preserve"> University</w:t>
      </w:r>
      <w:r w:rsidR="009427F2" w:rsidRPr="00C25E2C">
        <w:t xml:space="preserve"> </w:t>
      </w:r>
    </w:p>
    <w:p w14:paraId="6BAC73D6" w14:textId="77777777" w:rsidR="00780779" w:rsidRDefault="009427F2">
      <w:pPr>
        <w:jc w:val="center"/>
      </w:pPr>
      <w:r>
        <w:rPr>
          <w:b/>
          <w:szCs w:val="24"/>
        </w:rPr>
        <w:t>Abstract</w:t>
      </w:r>
    </w:p>
    <w:p w14:paraId="3DD3E328" w14:textId="321C21C5" w:rsidR="002C63B2" w:rsidRDefault="009427F2" w:rsidP="005644A3">
      <w:r>
        <w:t xml:space="preserve">An important part of </w:t>
      </w:r>
      <w:r w:rsidR="00480C88">
        <w:t xml:space="preserve">being a professional scientist </w:t>
      </w:r>
      <w:r>
        <w:t xml:space="preserve">is to be able to keep a current account of the scholarly material. This task, however, has become increasingly impossible to perform manually due to the large number of publications produced. We could improve this process by </w:t>
      </w:r>
      <w:r w:rsidR="00CD583E">
        <w:t xml:space="preserve">adapting </w:t>
      </w:r>
      <w:r>
        <w:t xml:space="preserve">algorithms that are known to work relatively well </w:t>
      </w:r>
      <w:r w:rsidR="00CD583E">
        <w:t xml:space="preserve">for </w:t>
      </w:r>
      <w:r>
        <w:t xml:space="preserve">music and movie recommendations. However, how these algorithms work with scholarly material has largely been unexplored. Here, we develop a Python library that implements a recommendation system based on the content of voted relevant and irrelevant articles. The library provides </w:t>
      </w:r>
      <w:r w:rsidR="004570B2">
        <w:t xml:space="preserve">real-time </w:t>
      </w:r>
      <w:r>
        <w:t xml:space="preserve">and accurate suggestions of new articles based on these votes </w:t>
      </w:r>
      <w:r w:rsidR="004570B2">
        <w:t>by using</w:t>
      </w:r>
      <w:r w:rsidR="00A134AC">
        <w:t xml:space="preserve"> a large scale nearest neighbor</w:t>
      </w:r>
      <w:r w:rsidR="004570B2">
        <w:t xml:space="preserve"> search</w:t>
      </w:r>
      <w:r>
        <w:t xml:space="preserve">. We tested the library </w:t>
      </w:r>
      <w:r w:rsidR="00480C88">
        <w:t xml:space="preserve">on 15K posters from the Society of Neuroscience Conference 2015. We tuned the algorithm to provide suggestions that were closed in topic classifications </w:t>
      </w:r>
      <w:r w:rsidR="00CD66BB">
        <w:t xml:space="preserve">to human curated </w:t>
      </w:r>
      <w:r w:rsidR="00A134AC">
        <w:t xml:space="preserve">poster </w:t>
      </w:r>
      <w:r w:rsidR="00CD66BB">
        <w:t>sessions</w:t>
      </w:r>
      <w:r w:rsidR="00480C88">
        <w:t xml:space="preserve">. We show that our algorithm significantly outperforms suggestions based on keywords. </w:t>
      </w:r>
      <w:r>
        <w:t xml:space="preserve"> The work presented here promises to make the exploration of scholarly material faster and more accurate than what it is possible today.</w:t>
      </w:r>
      <w:r w:rsidR="00CD66BB">
        <w:t xml:space="preserve"> We also discuss applications to other domains such as figures.</w:t>
      </w:r>
      <w:r>
        <w:t xml:space="preserve"> </w:t>
      </w:r>
    </w:p>
    <w:p w14:paraId="7C05B65E" w14:textId="0232340E" w:rsidR="002C63B2" w:rsidRDefault="002C63B2">
      <w:pPr>
        <w:spacing w:before="0" w:after="0" w:line="276" w:lineRule="auto"/>
        <w:jc w:val="left"/>
      </w:pPr>
      <w:r>
        <w:br w:type="page"/>
      </w:r>
    </w:p>
    <w:p w14:paraId="7FF128BE" w14:textId="69DDFFE4" w:rsidR="00780779" w:rsidRDefault="009427F2" w:rsidP="00C25E2C">
      <w:pPr>
        <w:pStyle w:val="Heading1"/>
      </w:pPr>
      <w:bookmarkStart w:id="0" w:name="h.9voolb6gnxng" w:colFirst="0" w:colLast="0"/>
      <w:bookmarkStart w:id="1" w:name="_Toc308191516"/>
      <w:bookmarkEnd w:id="0"/>
      <w:r>
        <w:lastRenderedPageBreak/>
        <w:t>Introduction</w:t>
      </w:r>
      <w:bookmarkEnd w:id="1"/>
    </w:p>
    <w:p w14:paraId="759B7B3B" w14:textId="5471E0F1" w:rsidR="00780779" w:rsidRDefault="00186393" w:rsidP="005644A3">
      <w:r>
        <w:t xml:space="preserve">Since the inception of Internet and large online </w:t>
      </w:r>
      <w:r w:rsidR="000A4F71">
        <w:t>businesses</w:t>
      </w:r>
      <w:r>
        <w:t xml:space="preserve">, recommendation systems </w:t>
      </w:r>
      <w:r w:rsidR="000A4F71">
        <w:t xml:space="preserve">are routinely used to suggest new items to users based on </w:t>
      </w:r>
      <w:r w:rsidR="000F0206">
        <w:t xml:space="preserve">their </w:t>
      </w:r>
      <w:r w:rsidR="000A4F71">
        <w:t>past preferences</w:t>
      </w:r>
      <w:r>
        <w:t xml:space="preserve">. </w:t>
      </w:r>
      <w:r w:rsidR="000A4F71">
        <w:t xml:space="preserve">These systems </w:t>
      </w:r>
      <w:r>
        <w:t xml:space="preserve">have been proven </w:t>
      </w:r>
      <w:r w:rsidR="009427F2">
        <w:t>useful for music, movie</w:t>
      </w:r>
      <w:r>
        <w:t>s</w:t>
      </w:r>
      <w:r w:rsidR="009427F2">
        <w:t>, news, and retail</w:t>
      </w:r>
      <w:r>
        <w:t xml:space="preserve"> in general </w:t>
      </w:r>
      <w:r>
        <w:fldChar w:fldCharType="begin"/>
      </w:r>
      <w:r w:rsidR="00F56A81">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fldChar w:fldCharType="separate"/>
      </w:r>
      <w:r>
        <w:rPr>
          <w:noProof/>
        </w:rPr>
        <w:t>[1]</w:t>
      </w:r>
      <w:r>
        <w:fldChar w:fldCharType="end"/>
      </w:r>
      <w:r>
        <w:t>.</w:t>
      </w:r>
      <w:r w:rsidR="009427F2">
        <w:t xml:space="preserve"> </w:t>
      </w:r>
      <w:r w:rsidR="000F0206">
        <w:t xml:space="preserve">To find new </w:t>
      </w:r>
      <w:r w:rsidR="009427F2">
        <w:t>scientific literature</w:t>
      </w:r>
      <w:r w:rsidR="000A4F71">
        <w:t xml:space="preserve">, </w:t>
      </w:r>
      <w:r w:rsidR="009427F2">
        <w:t xml:space="preserve">researchers rely mostly on author-provided keywords and citations. These sources of information hinder their exploration because they are known to be poor </w:t>
      </w:r>
      <w:r w:rsidR="00926DDF">
        <w:t xml:space="preserve">indicators of novelty </w:t>
      </w:r>
      <w:r w:rsidR="009427F2">
        <w:t xml:space="preserve">and </w:t>
      </w:r>
      <w:r w:rsidR="00926DDF">
        <w:t xml:space="preserve">may be </w:t>
      </w:r>
      <w:r w:rsidR="009427F2">
        <w:t xml:space="preserve">potentially biased </w:t>
      </w:r>
      <w:r w:rsidR="00BC2DAA">
        <w:fldChar w:fldCharType="begin"/>
      </w:r>
      <w:r w:rsidR="00F56A81">
        <w:instrText xml:space="preserve"> ADDIN EN.CITE &lt;EndNote&gt;&lt;Cite&gt;&lt;Author&gt;Chavalarias&lt;/Author&gt;&lt;Year&gt;2010&lt;/Year&gt;&lt;RecNum&gt;10&lt;/RecNum&gt;&lt;DisplayText&gt;[2]&lt;/DisplayText&gt;&lt;record&gt;&lt;rec-number&gt;10&lt;/rec-number&gt;&lt;foreign-keys&gt;&lt;key app="EN" db-id="dzdffxrxf55zxveex2mpwpzh2zs9vfr050xd" timestamp="1443557955"&gt;10&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9427F2">
        <w:t xml:space="preserve">. </w:t>
      </w:r>
      <w:r w:rsidR="000A4F71">
        <w:t>Moreover, t</w:t>
      </w:r>
      <w:r w:rsidR="009427F2">
        <w:t xml:space="preserve">his problem is </w:t>
      </w:r>
      <w:r w:rsidR="00C95FCB">
        <w:t xml:space="preserve">pronounced </w:t>
      </w:r>
      <w:r w:rsidR="009427F2">
        <w:t xml:space="preserve">during conferences where appropriate keywords may not even exist, let alone citations. An application of recommendation systems </w:t>
      </w:r>
      <w:r w:rsidR="000F0206">
        <w:t xml:space="preserve">to suggest scholarly material </w:t>
      </w:r>
      <w:r w:rsidR="009427F2">
        <w:t>based on the researcher’s pr</w:t>
      </w:r>
      <w:r w:rsidR="000A4F71">
        <w:t>eferences thus promises to speed up</w:t>
      </w:r>
      <w:r w:rsidR="009427F2">
        <w:t xml:space="preserve"> literature search and increase relevance. </w:t>
      </w:r>
    </w:p>
    <w:p w14:paraId="68D38476" w14:textId="6402653F" w:rsidR="00780779" w:rsidRDefault="009427F2" w:rsidP="005644A3">
      <w:r>
        <w:rPr>
          <w:szCs w:val="24"/>
        </w:rPr>
        <w:t xml:space="preserve">There are multiple recommendation systems that use either the personal preferences of a new user (e.g., content-based recommendations) or </w:t>
      </w:r>
      <w:r w:rsidR="00462C7F">
        <w:rPr>
          <w:szCs w:val="24"/>
        </w:rPr>
        <w:t xml:space="preserve">exploit </w:t>
      </w:r>
      <w:r>
        <w:rPr>
          <w:szCs w:val="24"/>
        </w:rPr>
        <w:t xml:space="preserve">the similarity between the new users’ preferences and previous users’ preferences (e.g., collaborative filtering). </w:t>
      </w:r>
      <w:r w:rsidR="00517A3C">
        <w:rPr>
          <w:szCs w:val="24"/>
        </w:rPr>
        <w:t>Many such system are mostly available for</w:t>
      </w:r>
      <w:r>
        <w:rPr>
          <w:szCs w:val="24"/>
        </w:rPr>
        <w:t xml:space="preserve"> commercial software, such as news </w:t>
      </w:r>
      <w:r>
        <w:rPr>
          <w:szCs w:val="24"/>
        </w:rPr>
        <w:fldChar w:fldCharType="begin"/>
      </w:r>
      <w:r w:rsidR="00F56A81">
        <w:rPr>
          <w:szCs w:val="24"/>
        </w:rPr>
        <w:instrText xml:space="preserve"> ADDIN EN.CITE &lt;EndNote&gt;&lt;Cite&gt;&lt;Author&gt;Li&lt;/Author&gt;&lt;Year&gt;2010&lt;/Year&gt;&lt;RecNum&gt;5&lt;/RecNum&gt;&lt;DisplayText&gt;[3]&lt;/DisplayText&gt;&lt;record&gt;&lt;rec-number&gt;5&lt;/rec-number&gt;&lt;foreign-keys&gt;&lt;key app="EN" db-id="dzdffxrxf55zxveex2mpwpzh2zs9vfr050xd" timestamp="1440028458"&gt;5&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BC2DAA">
        <w:rPr>
          <w:noProof/>
          <w:szCs w:val="24"/>
        </w:rPr>
        <w:t>[3]</w:t>
      </w:r>
      <w:r>
        <w:rPr>
          <w:szCs w:val="24"/>
        </w:rPr>
        <w:fldChar w:fldCharType="end"/>
      </w:r>
      <w:r>
        <w:rPr>
          <w:szCs w:val="24"/>
        </w:rPr>
        <w:t xml:space="preserve">, movie </w:t>
      </w:r>
      <w:r>
        <w:rPr>
          <w:szCs w:val="24"/>
        </w:rPr>
        <w:fldChar w:fldCharType="begin"/>
      </w:r>
      <w:r w:rsidR="00F56A81">
        <w:rPr>
          <w:szCs w:val="24"/>
        </w:rPr>
        <w:instrText xml:space="preserve"> ADDIN EN.CITE &lt;EndNote&gt;&lt;Cite&gt;&lt;Author&gt;Bell&lt;/Author&gt;&lt;Year&gt;2007&lt;/Year&gt;&lt;RecNum&gt;6&lt;/RecNum&gt;&lt;DisplayText&gt;[4]&lt;/DisplayText&gt;&lt;record&gt;&lt;rec-number&gt;6&lt;/rec-number&gt;&lt;foreign-keys&gt;&lt;key app="EN" db-id="dzdffxrxf55zxveex2mpwpzh2zs9vfr050xd" timestamp="1440028518"&gt;6&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BC2DAA">
        <w:rPr>
          <w:noProof/>
          <w:szCs w:val="24"/>
        </w:rPr>
        <w:t>[4]</w:t>
      </w:r>
      <w:r>
        <w:rPr>
          <w:szCs w:val="24"/>
        </w:rPr>
        <w:fldChar w:fldCharType="end"/>
      </w:r>
      <w:r>
        <w:rPr>
          <w:szCs w:val="24"/>
        </w:rPr>
        <w:t xml:space="preserve">, and music </w:t>
      </w:r>
      <w:r>
        <w:rPr>
          <w:szCs w:val="24"/>
        </w:rPr>
        <w:fldChar w:fldCharType="begin"/>
      </w:r>
      <w:r w:rsidR="00F56A81">
        <w:rPr>
          <w:szCs w:val="24"/>
        </w:rPr>
        <w:instrText xml:space="preserve"> ADDIN EN.CITE &lt;EndNote&gt;&lt;Cite&gt;&lt;Author&gt;Ali&lt;/Author&gt;&lt;Year&gt;2011&lt;/Year&gt;&lt;RecNum&gt;7&lt;/RecNum&gt;&lt;DisplayText&gt;[5]&lt;/DisplayText&gt;&lt;record&gt;&lt;rec-number&gt;7&lt;/rec-number&gt;&lt;foreign-keys&gt;&lt;key app="EN" db-id="dzdffxrxf55zxveex2mpwpzh2zs9vfr050xd" timestamp="1440028688"&gt;7&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BC2DAA">
        <w:rPr>
          <w:noProof/>
          <w:szCs w:val="24"/>
        </w:rPr>
        <w:t>[5]</w:t>
      </w:r>
      <w:r>
        <w:rPr>
          <w:szCs w:val="24"/>
        </w:rPr>
        <w:fldChar w:fldCharType="end"/>
      </w:r>
      <w:r>
        <w:rPr>
          <w:szCs w:val="24"/>
        </w:rPr>
        <w:t xml:space="preserve"> applications. There are also more specific systems for scientific literature search. In </w:t>
      </w:r>
      <w:r>
        <w:rPr>
          <w:szCs w:val="24"/>
        </w:rPr>
        <w:fldChar w:fldCharType="begin"/>
      </w:r>
      <w:r w:rsidR="00F56A81">
        <w:rPr>
          <w:szCs w:val="24"/>
        </w:rPr>
        <w:instrText xml:space="preserve"> ADDIN EN.CITE &lt;EndNote&gt;&lt;Cite&gt;&lt;Author&gt;Yoneya&lt;/Author&gt;&lt;Year&gt;2007&lt;/Year&gt;&lt;RecNum&gt;4&lt;/RecNum&gt;&lt;DisplayText&gt;[6]&lt;/DisplayText&gt;&lt;record&gt;&lt;rec-number&gt;4&lt;/rec-number&gt;&lt;foreign-keys&gt;&lt;key app="EN" db-id="dzdffxrxf55zxveex2mpwpzh2zs9vfr050xd" timestamp="1440028184"&gt;4&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BC2DAA">
        <w:rPr>
          <w:noProof/>
          <w:szCs w:val="24"/>
        </w:rPr>
        <w:t>[6]</w:t>
      </w:r>
      <w:r>
        <w:rPr>
          <w:szCs w:val="24"/>
        </w:rPr>
        <w:fldChar w:fldCharType="end"/>
      </w:r>
      <w:r>
        <w:rPr>
          <w:szCs w:val="24"/>
        </w:rPr>
        <w:t xml:space="preserve">, the authors present a content-based recommendation system that works on PubMed datasets. In </w:t>
      </w:r>
      <w:r>
        <w:rPr>
          <w:szCs w:val="24"/>
        </w:rPr>
        <w:fldChar w:fldCharType="begin"/>
      </w:r>
      <w:r w:rsidR="00F56A81">
        <w:rPr>
          <w:szCs w:val="24"/>
        </w:rPr>
        <w:instrText xml:space="preserve"> ADDIN EN.CITE &lt;EndNote&gt;&lt;Cite&gt;&lt;Author&gt;Gipp&lt;/Author&gt;&lt;Year&gt;2009&lt;/Year&gt;&lt;RecNum&gt;8&lt;/RecNum&gt;&lt;DisplayText&gt;[7]&lt;/DisplayText&gt;&lt;record&gt;&lt;rec-number&gt;8&lt;/rec-number&gt;&lt;foreign-keys&gt;&lt;key app="EN" db-id="dzdffxrxf55zxveex2mpwpzh2zs9vfr050xd" timestamp="1440103025"&gt;8&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BC2DAA">
        <w:rPr>
          <w:noProof/>
          <w:szCs w:val="24"/>
        </w:rPr>
        <w:t>[7]</w:t>
      </w:r>
      <w:r>
        <w:rPr>
          <w:szCs w:val="24"/>
        </w:rPr>
        <w:fldChar w:fldCharType="end"/>
      </w:r>
      <w:r>
        <w:rPr>
          <w:szCs w:val="24"/>
        </w:rPr>
        <w:t xml:space="preserve">, </w:t>
      </w:r>
      <w:r w:rsidR="000A4F71">
        <w:rPr>
          <w:szCs w:val="24"/>
        </w:rPr>
        <w:t xml:space="preserve">the </w:t>
      </w:r>
      <w:r w:rsidRPr="00186393">
        <w:rPr>
          <w:i/>
          <w:szCs w:val="24"/>
        </w:rPr>
        <w:t>Scienstein</w:t>
      </w:r>
      <w:r>
        <w:rPr>
          <w:szCs w:val="24"/>
        </w:rPr>
        <w:t xml:space="preserve"> system combines a large set of criteria for providing literature recommendation. In </w:t>
      </w:r>
      <w:r>
        <w:rPr>
          <w:szCs w:val="24"/>
        </w:rPr>
        <w:fldChar w:fldCharType="begin"/>
      </w:r>
      <w:r w:rsidR="00F56A81">
        <w:rPr>
          <w:szCs w:val="24"/>
        </w:rPr>
        <w:instrText xml:space="preserve"> ADDIN EN.CITE &lt;EndNote&gt;&lt;Cite&gt;&lt;Author&gt;Wang&lt;/Author&gt;&lt;Year&gt;2011&lt;/Year&gt;&lt;RecNum&gt;2&lt;/RecNum&gt;&lt;DisplayText&gt;[8]&lt;/DisplayText&gt;&lt;record&gt;&lt;rec-number&gt;2&lt;/rec-number&gt;&lt;foreign-keys&gt;&lt;key app="EN" db-id="dzdffxrxf55zxveex2mpwpzh2zs9vfr050xd" timestamp="1440027215"&gt;2&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BC2DAA">
        <w:rPr>
          <w:noProof/>
          <w:szCs w:val="24"/>
        </w:rPr>
        <w:t>[8]</w:t>
      </w:r>
      <w:r>
        <w:rPr>
          <w:szCs w:val="24"/>
        </w:rPr>
        <w:fldChar w:fldCharType="end"/>
      </w:r>
      <w:r>
        <w:rPr>
          <w:szCs w:val="24"/>
        </w:rPr>
        <w:t xml:space="preserve">, the authors present a topic-based recommendation system based on a Latent Dirichlet Allocation (LDA) model. It is unclear, however, how these systems scale </w:t>
      </w:r>
      <w:r w:rsidR="00CF6D13">
        <w:rPr>
          <w:szCs w:val="24"/>
        </w:rPr>
        <w:t xml:space="preserve">and the test of their performance is generally indirect. </w:t>
      </w:r>
    </w:p>
    <w:p w14:paraId="72F85AC3" w14:textId="717B05E5" w:rsidR="00780779" w:rsidRDefault="009427F2" w:rsidP="005644A3">
      <w:r>
        <w:rPr>
          <w:szCs w:val="24"/>
        </w:rPr>
        <w:t xml:space="preserve">Here we introduce </w:t>
      </w:r>
      <w:r w:rsidR="00D16DA1" w:rsidRPr="007334BF">
        <w:rPr>
          <w:i/>
          <w:szCs w:val="24"/>
        </w:rPr>
        <w:t>Science Concierge</w:t>
      </w:r>
      <w:r w:rsidR="00D16DA1">
        <w:rPr>
          <w:szCs w:val="24"/>
        </w:rPr>
        <w:t xml:space="preserve"> </w:t>
      </w:r>
      <w:r>
        <w:rPr>
          <w:szCs w:val="24"/>
        </w:rPr>
        <w:t>(</w:t>
      </w:r>
      <w:hyperlink r:id="rId9" w:history="1">
        <w:r w:rsidR="00D94365" w:rsidRPr="00AC0BC8">
          <w:rPr>
            <w:rStyle w:val="Hyperlink"/>
            <w:szCs w:val="24"/>
          </w:rPr>
          <w:t>http://www.github.com/titipata/science_concierge</w:t>
        </w:r>
      </w:hyperlink>
      <w:r>
        <w:rPr>
          <w:szCs w:val="24"/>
        </w:rPr>
        <w:t xml:space="preserve">), an open source Python library that implements a fast and accurate recommendation system for literature search. Briefly, the library uses a scalable vectorization of documents through online Latent Semantic Analysis (LSA) </w:t>
      </w:r>
      <w:r>
        <w:rPr>
          <w:szCs w:val="24"/>
        </w:rPr>
        <w:fldChar w:fldCharType="begin"/>
      </w:r>
      <w:r w:rsidR="00F56A81">
        <w:rPr>
          <w:szCs w:val="24"/>
        </w:rPr>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Rocchio Algorithm </w:t>
      </w:r>
      <w:r>
        <w:rPr>
          <w:szCs w:val="24"/>
        </w:rPr>
        <w:fldChar w:fldCharType="begin"/>
      </w:r>
      <w:r w:rsidR="00F56A81">
        <w:rPr>
          <w:szCs w:val="24"/>
        </w:rPr>
        <w:instrText xml:space="preserve"> ADDIN EN.CITE &lt;EndNote&gt;&lt;Cite&gt;&lt;Author&gt;Rocchio&lt;/Author&gt;&lt;Year&gt;1971&lt;/Year&gt;&lt;RecNum&gt;11&lt;/RecNum&gt;&lt;DisplayText&gt;[9]&lt;/DisplayText&gt;&lt;record&gt;&lt;rec-number&gt;11&lt;/rec-number&gt;&lt;foreign-keys&gt;&lt;key app="EN" db-id="dzdffxrxf55zxveex2mpwpzh2zs9vfr050xd" timestamp="1445029739"&gt;11&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0A4F71">
        <w:rPr>
          <w:noProof/>
          <w:szCs w:val="24"/>
        </w:rPr>
        <w:t>[9]</w:t>
      </w:r>
      <w:r>
        <w:rPr>
          <w:szCs w:val="24"/>
        </w:rPr>
        <w:fldChar w:fldCharType="end"/>
      </w:r>
      <w:r>
        <w:rPr>
          <w:szCs w:val="24"/>
        </w:rPr>
        <w:t xml:space="preserve"> with a large-scale approximate nearest neighbor search based on ball trees </w:t>
      </w:r>
      <w:r>
        <w:rPr>
          <w:szCs w:val="24"/>
        </w:rPr>
        <w:fldChar w:fldCharType="begin"/>
      </w:r>
      <w:r w:rsidR="00F56A81">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0A4F71">
        <w:rPr>
          <w:noProof/>
          <w:szCs w:val="24"/>
        </w:rPr>
        <w:t>[10]</w:t>
      </w:r>
      <w:r>
        <w:rPr>
          <w:szCs w:val="24"/>
        </w:rPr>
        <w:fldChar w:fldCharType="end"/>
      </w:r>
      <w:r>
        <w:rPr>
          <w:szCs w:val="24"/>
        </w:rPr>
        <w:t xml:space="preserve">. The library aims at providing </w:t>
      </w:r>
      <w:r w:rsidR="004D3B8B">
        <w:rPr>
          <w:szCs w:val="24"/>
        </w:rPr>
        <w:t xml:space="preserve">responsive </w:t>
      </w:r>
      <w:r>
        <w:rPr>
          <w:szCs w:val="24"/>
        </w:rPr>
        <w:t xml:space="preserve">content-based recommendations using only user’s votes rather than collaborative filtering. The Scholarly software, then, provides an open source solution to content-based scientific </w:t>
      </w:r>
      <w:r w:rsidR="00F732B2">
        <w:rPr>
          <w:szCs w:val="24"/>
        </w:rPr>
        <w:t>discovery</w:t>
      </w:r>
      <w:r>
        <w:rPr>
          <w:szCs w:val="24"/>
        </w:rPr>
        <w:t>.</w:t>
      </w:r>
    </w:p>
    <w:p w14:paraId="0471098E" w14:textId="6E770137" w:rsidR="00780779" w:rsidRDefault="00AC619F" w:rsidP="00AC619F">
      <w:r>
        <w:rPr>
          <w:szCs w:val="24"/>
        </w:rPr>
        <w:t xml:space="preserve">We tune and test the algorithm on a collection of scientific posters from the largest Neuroscience conference in the world, Society for Neuroscience (SfN) 2015. </w:t>
      </w:r>
      <w:r w:rsidR="009427F2">
        <w:rPr>
          <w:szCs w:val="24"/>
        </w:rPr>
        <w:t xml:space="preserve">First, we </w:t>
      </w:r>
      <w:r>
        <w:rPr>
          <w:szCs w:val="24"/>
        </w:rPr>
        <w:t xml:space="preserve">cross validate </w:t>
      </w:r>
      <w:r w:rsidR="009427F2">
        <w:rPr>
          <w:szCs w:val="24"/>
        </w:rPr>
        <w:t xml:space="preserve">the LSA </w:t>
      </w:r>
      <w:r>
        <w:rPr>
          <w:szCs w:val="24"/>
        </w:rPr>
        <w:lastRenderedPageBreak/>
        <w:t>model to capture most of the variance contained in the topics</w:t>
      </w:r>
      <w:r w:rsidR="009427F2">
        <w:rPr>
          <w:szCs w:val="24"/>
        </w:rPr>
        <w:t xml:space="preserve">. </w:t>
      </w:r>
      <w:r>
        <w:rPr>
          <w:szCs w:val="24"/>
        </w:rPr>
        <w:t xml:space="preserve">Second, we tune the parameters of the algorithm to recommend posters that maximally resemble </w:t>
      </w:r>
      <w:r w:rsidR="0006666F">
        <w:rPr>
          <w:szCs w:val="24"/>
        </w:rPr>
        <w:t>human curated classifications into poster sessions. We showed that our algorithm significantly outperforms a popular alternative based on keywords</w:t>
      </w:r>
      <w:r w:rsidR="00F732B2">
        <w:rPr>
          <w:szCs w:val="24"/>
        </w:rPr>
        <w:t>, refining suggestions as the system learns more from the user</w:t>
      </w:r>
      <w:r w:rsidR="0006666F">
        <w:rPr>
          <w:szCs w:val="24"/>
        </w:rPr>
        <w:t xml:space="preserve">. </w:t>
      </w:r>
      <w:r w:rsidR="006068FD">
        <w:rPr>
          <w:szCs w:val="24"/>
        </w:rPr>
        <w:t>A front-end interface that uses the algorithm in the back end is available at</w:t>
      </w:r>
      <w:r w:rsidR="009427F2">
        <w:rPr>
          <w:szCs w:val="24"/>
        </w:rPr>
        <w:t xml:space="preserve"> </w:t>
      </w:r>
      <w:hyperlink r:id="rId10" w:history="1">
        <w:r w:rsidR="00186393" w:rsidRPr="004C7306">
          <w:rPr>
            <w:rStyle w:val="Hyperlink"/>
            <w:szCs w:val="24"/>
          </w:rPr>
          <w:t>http://</w:t>
        </w:r>
        <w:r w:rsidR="00C939C9">
          <w:rPr>
            <w:rStyle w:val="Hyperlink"/>
            <w:szCs w:val="24"/>
          </w:rPr>
          <w:t>www.scholarfy.net</w:t>
        </w:r>
      </w:hyperlink>
      <w:r w:rsidR="00501B09">
        <w:rPr>
          <w:szCs w:val="24"/>
        </w:rPr>
        <w:t xml:space="preserve">, </w:t>
      </w:r>
      <w:r w:rsidR="009427F2">
        <w:rPr>
          <w:szCs w:val="24"/>
        </w:rPr>
        <w:t>where we use data from Society for Neuroscience (SfN) conference (</w:t>
      </w:r>
      <w:hyperlink r:id="rId11">
        <w:r w:rsidR="009427F2">
          <w:rPr>
            <w:color w:val="1155CC"/>
            <w:szCs w:val="24"/>
            <w:u w:val="single"/>
          </w:rPr>
          <w:t>http://www.sfn.org</w:t>
        </w:r>
      </w:hyperlink>
      <w:r w:rsidR="009427F2">
        <w:rPr>
          <w:szCs w:val="24"/>
        </w:rPr>
        <w:t>).</w:t>
      </w:r>
    </w:p>
    <w:p w14:paraId="2A47C964" w14:textId="1203B59B" w:rsidR="00780779" w:rsidRDefault="00BF703C" w:rsidP="005644A3">
      <w:pPr>
        <w:pStyle w:val="Heading1"/>
      </w:pPr>
      <w:bookmarkStart w:id="2" w:name="h.t3mpytu20xm" w:colFirst="0" w:colLast="0"/>
      <w:bookmarkStart w:id="3" w:name="_Toc308191517"/>
      <w:bookmarkEnd w:id="2"/>
      <w:r>
        <w:t>Materials and methods</w:t>
      </w:r>
      <w:bookmarkEnd w:id="3"/>
    </w:p>
    <w:p w14:paraId="1083DDC0" w14:textId="335AC809" w:rsidR="00A134AC" w:rsidRDefault="00A134AC" w:rsidP="00A134AC">
      <w:pPr>
        <w:pStyle w:val="Heading2"/>
      </w:pPr>
      <w:bookmarkStart w:id="4" w:name="_Toc308191518"/>
      <w:r>
        <w:t>Conference dataset</w:t>
      </w:r>
      <w:bookmarkEnd w:id="4"/>
    </w:p>
    <w:p w14:paraId="3EF088BC" w14:textId="3AC45465" w:rsidR="00A134AC" w:rsidRDefault="00A134AC" w:rsidP="00540AE9">
      <w:r>
        <w:rPr>
          <w:szCs w:val="24"/>
        </w:rPr>
        <w:t xml:space="preserve">Conferences </w:t>
      </w:r>
      <w:r w:rsidR="00F26E1A">
        <w:rPr>
          <w:szCs w:val="24"/>
        </w:rPr>
        <w:t>are events that need a rapid understanding of trends</w:t>
      </w:r>
      <w:r>
        <w:rPr>
          <w:szCs w:val="24"/>
        </w:rPr>
        <w:t xml:space="preserve">. </w:t>
      </w:r>
      <w:r w:rsidR="00F26E1A">
        <w:rPr>
          <w:szCs w:val="24"/>
        </w:rPr>
        <w:t>T</w:t>
      </w:r>
      <w:r>
        <w:rPr>
          <w:szCs w:val="24"/>
        </w:rPr>
        <w:t>he time from submission, acceptance, and presentation are typically much shorter than in journals. This makes it crucial for recommendation system</w:t>
      </w:r>
      <w:r w:rsidR="00F26E1A">
        <w:rPr>
          <w:szCs w:val="24"/>
        </w:rPr>
        <w:t>s</w:t>
      </w:r>
      <w:r>
        <w:rPr>
          <w:szCs w:val="24"/>
        </w:rPr>
        <w:t xml:space="preserve"> to quickly scan the d</w:t>
      </w:r>
      <w:r>
        <w:t xml:space="preserve">ocuments of the conference and let </w:t>
      </w:r>
      <w:r w:rsidR="00F26E1A">
        <w:t xml:space="preserve">scientists </w:t>
      </w:r>
      <w:r>
        <w:t>discover material</w:t>
      </w:r>
      <w:r w:rsidR="00F26E1A">
        <w:t>s</w:t>
      </w:r>
      <w:r>
        <w:t xml:space="preserve"> fast.</w:t>
      </w:r>
      <w:r w:rsidR="00F26E1A">
        <w:t xml:space="preserve"> This is one reason why we focus on testing our system using a conference. </w:t>
      </w:r>
    </w:p>
    <w:p w14:paraId="49CE24E3" w14:textId="3396C8D5" w:rsidR="00C22D5F" w:rsidRDefault="00C22D5F" w:rsidP="00540AE9">
      <w:r>
        <w:t xml:space="preserve">We obtained a license from the Society for Neuroscience </w:t>
      </w:r>
      <w:r w:rsidR="00122F87">
        <w:t xml:space="preserve">(SfN) </w:t>
      </w:r>
      <w:r>
        <w:t xml:space="preserve">on the Neuroscience 2015 conference. This is the largest conference in Neuroscience in the world. This dataset included </w:t>
      </w:r>
      <w:r w:rsidR="00D12A38">
        <w:t>14</w:t>
      </w:r>
      <w:r w:rsidR="00AB7D11">
        <w:t>,</w:t>
      </w:r>
      <w:r w:rsidR="00D12A38">
        <w:t>718</w:t>
      </w:r>
      <w:r>
        <w:t xml:space="preserve"> posters an</w:t>
      </w:r>
      <w:r w:rsidR="00D12A38">
        <w:t>d</w:t>
      </w:r>
      <w:r>
        <w:t xml:space="preserve"> talks distributed around </w:t>
      </w:r>
      <w:r w:rsidR="00D12A38">
        <w:t>500</w:t>
      </w:r>
      <w:r>
        <w:t xml:space="preserve"> sessions spanning 5 days. </w:t>
      </w:r>
      <w:r w:rsidR="00122F87">
        <w:t xml:space="preserve">Not all the content of the conference had abstracts available (e.g., talks) and therefore they </w:t>
      </w:r>
      <w:r w:rsidR="00C66605">
        <w:t xml:space="preserve">were dropped from the analysis. </w:t>
      </w:r>
      <w:r w:rsidR="00AB7D11">
        <w:t>The</w:t>
      </w:r>
      <w:r w:rsidR="00122F87">
        <w:t xml:space="preserve"> dataset is not publicly available but an academic license </w:t>
      </w:r>
      <w:r w:rsidR="00AB7D11">
        <w:t>may</w:t>
      </w:r>
      <w:r w:rsidR="00122F87">
        <w:t xml:space="preserve"> be requested from </w:t>
      </w:r>
      <w:r w:rsidR="00AB7D11">
        <w:t>the Society</w:t>
      </w:r>
      <w:r w:rsidR="00122F87">
        <w:t>.</w:t>
      </w:r>
    </w:p>
    <w:p w14:paraId="76CE5537" w14:textId="77777777" w:rsidR="00F56A81" w:rsidRDefault="00F56A81" w:rsidP="002C63B2">
      <w:pPr>
        <w:pStyle w:val="Heading2"/>
      </w:pPr>
      <w:bookmarkStart w:id="5" w:name="_Toc308191519"/>
      <w:r w:rsidRPr="00F56A81">
        <w:t>Content-based recommendation of scientific documents</w:t>
      </w:r>
      <w:bookmarkEnd w:id="5"/>
      <w:r w:rsidRPr="00F56A81">
        <w:t xml:space="preserve"> </w:t>
      </w:r>
    </w:p>
    <w:p w14:paraId="5592E95A" w14:textId="17EC06EB" w:rsidR="00BF703C" w:rsidRPr="007334BF" w:rsidRDefault="00AD40FC" w:rsidP="00AB7D11">
      <w:pPr>
        <w:rPr>
          <w:szCs w:val="24"/>
        </w:rPr>
      </w:pPr>
      <w:r>
        <w:rPr>
          <w:szCs w:val="24"/>
        </w:rPr>
        <w:t>The</w:t>
      </w:r>
      <w:r w:rsidR="009F60B7">
        <w:rPr>
          <w:szCs w:val="24"/>
        </w:rPr>
        <w:t>re</w:t>
      </w:r>
      <w:r>
        <w:rPr>
          <w:szCs w:val="24"/>
        </w:rPr>
        <w:t xml:space="preserve"> are three main design </w:t>
      </w:r>
      <w:r w:rsidR="009F60B7">
        <w:rPr>
          <w:szCs w:val="24"/>
        </w:rPr>
        <w:t>principles</w:t>
      </w:r>
      <w:r>
        <w:rPr>
          <w:szCs w:val="24"/>
        </w:rPr>
        <w:t xml:space="preserve"> behind </w:t>
      </w:r>
      <w:r w:rsidR="00466990">
        <w:rPr>
          <w:i/>
          <w:szCs w:val="24"/>
        </w:rPr>
        <w:t>Science Concierge</w:t>
      </w:r>
      <w:r w:rsidR="00AB7D11">
        <w:rPr>
          <w:szCs w:val="24"/>
        </w:rPr>
        <w:t xml:space="preserve"> based on the idea that it should work well for </w:t>
      </w:r>
      <w:r>
        <w:rPr>
          <w:szCs w:val="24"/>
        </w:rPr>
        <w:t>scientific literature</w:t>
      </w:r>
      <w:r w:rsidR="00BF703C">
        <w:rPr>
          <w:szCs w:val="24"/>
        </w:rPr>
        <w:t>.</w:t>
      </w:r>
      <w:r w:rsidR="00BF703C">
        <w:rPr>
          <w:i/>
          <w:szCs w:val="24"/>
        </w:rPr>
        <w:t xml:space="preserve"> </w:t>
      </w:r>
      <w:r w:rsidRPr="007334BF">
        <w:rPr>
          <w:szCs w:val="24"/>
        </w:rPr>
        <w:t>First</w:t>
      </w:r>
      <w:r>
        <w:rPr>
          <w:szCs w:val="24"/>
        </w:rPr>
        <w:t xml:space="preserve">, </w:t>
      </w:r>
      <w:r w:rsidR="00AB7D11">
        <w:rPr>
          <w:szCs w:val="24"/>
        </w:rPr>
        <w:t>it</w:t>
      </w:r>
      <w:r w:rsidR="00BF703C">
        <w:rPr>
          <w:szCs w:val="24"/>
        </w:rPr>
        <w:t xml:space="preserve"> aim</w:t>
      </w:r>
      <w:r w:rsidR="007064D4">
        <w:rPr>
          <w:szCs w:val="24"/>
        </w:rPr>
        <w:t>s</w:t>
      </w:r>
      <w:r w:rsidR="00BF703C">
        <w:rPr>
          <w:szCs w:val="24"/>
        </w:rPr>
        <w:t xml:space="preserve"> at using the content of the </w:t>
      </w:r>
      <w:r w:rsidR="007064D4">
        <w:rPr>
          <w:szCs w:val="24"/>
        </w:rPr>
        <w:t xml:space="preserve">documents rather than </w:t>
      </w:r>
      <w:r w:rsidR="00BF703C">
        <w:rPr>
          <w:szCs w:val="24"/>
        </w:rPr>
        <w:t>collaborative filter to avoid the Mathew effect in recommendation systems</w:t>
      </w:r>
      <w:r>
        <w:rPr>
          <w:szCs w:val="24"/>
        </w:rPr>
        <w:t xml:space="preserve"> </w:t>
      </w:r>
      <w:r>
        <w:rPr>
          <w:szCs w:val="24"/>
        </w:rPr>
        <w:fldChar w:fldCharType="begin"/>
      </w:r>
      <w:r w:rsidR="00A87F2F">
        <w:rPr>
          <w:szCs w:val="24"/>
        </w:rPr>
        <w:instrText xml:space="preserve"> ADDIN EN.CITE &lt;EndNote&gt;&lt;Cite&gt;&lt;Author&gt;Petersen&lt;/Author&gt;&lt;Year&gt;2011&lt;/Year&gt;&lt;RecNum&gt;13&lt;/RecNum&gt;&lt;DisplayText&gt;[11]&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Pr>
          <w:noProof/>
          <w:szCs w:val="24"/>
        </w:rPr>
        <w:t>[11]</w:t>
      </w:r>
      <w:r>
        <w:rPr>
          <w:szCs w:val="24"/>
        </w:rPr>
        <w:fldChar w:fldCharType="end"/>
      </w:r>
      <w:r w:rsidR="007064D4">
        <w:rPr>
          <w:szCs w:val="24"/>
        </w:rPr>
        <w:t xml:space="preserve">. This effect can be detrimental </w:t>
      </w:r>
      <w:r>
        <w:rPr>
          <w:szCs w:val="24"/>
        </w:rPr>
        <w:t xml:space="preserve">for scientific exploration. Second, </w:t>
      </w:r>
      <w:r w:rsidR="007064D4">
        <w:rPr>
          <w:szCs w:val="24"/>
        </w:rPr>
        <w:t xml:space="preserve">it </w:t>
      </w:r>
      <w:r>
        <w:rPr>
          <w:szCs w:val="24"/>
        </w:rPr>
        <w:t>aim</w:t>
      </w:r>
      <w:r w:rsidR="007064D4">
        <w:rPr>
          <w:szCs w:val="24"/>
        </w:rPr>
        <w:t>s</w:t>
      </w:r>
      <w:r>
        <w:rPr>
          <w:szCs w:val="24"/>
        </w:rPr>
        <w:t xml:space="preserve"> at proving suggestions as fast as possible. This means that users should get feedback as soon as they vote one item as relevant or irrelevant. Finally, </w:t>
      </w:r>
      <w:r w:rsidR="007064D4">
        <w:rPr>
          <w:szCs w:val="24"/>
        </w:rPr>
        <w:t>it</w:t>
      </w:r>
      <w:r>
        <w:rPr>
          <w:szCs w:val="24"/>
        </w:rPr>
        <w:t xml:space="preserve"> aim</w:t>
      </w:r>
      <w:r w:rsidR="007064D4">
        <w:rPr>
          <w:szCs w:val="24"/>
        </w:rPr>
        <w:t>s</w:t>
      </w:r>
      <w:r>
        <w:rPr>
          <w:szCs w:val="24"/>
        </w:rPr>
        <w:t xml:space="preserve"> at being </w:t>
      </w:r>
      <w:r w:rsidR="007064D4">
        <w:rPr>
          <w:szCs w:val="24"/>
        </w:rPr>
        <w:t>valid</w:t>
      </w:r>
      <w:r>
        <w:rPr>
          <w:szCs w:val="24"/>
        </w:rPr>
        <w:t xml:space="preserve">, which means that we </w:t>
      </w:r>
      <w:r w:rsidR="007064D4">
        <w:rPr>
          <w:szCs w:val="24"/>
        </w:rPr>
        <w:t>will</w:t>
      </w:r>
      <w:r>
        <w:rPr>
          <w:szCs w:val="24"/>
        </w:rPr>
        <w:t xml:space="preserve"> validate suggestions using some external input. </w:t>
      </w:r>
      <w:r w:rsidR="004A379D">
        <w:rPr>
          <w:szCs w:val="24"/>
        </w:rPr>
        <w:t xml:space="preserve">Below we describe the methods to achieve </w:t>
      </w:r>
      <w:r w:rsidR="00B7564B">
        <w:rPr>
          <w:szCs w:val="24"/>
        </w:rPr>
        <w:t>these</w:t>
      </w:r>
      <w:r w:rsidR="004A379D">
        <w:rPr>
          <w:szCs w:val="24"/>
        </w:rPr>
        <w:t xml:space="preserve"> three goals</w:t>
      </w:r>
    </w:p>
    <w:p w14:paraId="4AF4F203" w14:textId="209BD779" w:rsidR="00780779" w:rsidRDefault="00413554" w:rsidP="00C25E2C">
      <w:pPr>
        <w:jc w:val="center"/>
      </w:pPr>
      <w:r>
        <w:rPr>
          <w:noProof/>
        </w:rPr>
        <w:lastRenderedPageBreak/>
        <w:drawing>
          <wp:inline distT="0" distB="0" distL="0" distR="0" wp14:anchorId="5197A9B4" wp14:editId="0E83919F">
            <wp:extent cx="3336671" cy="2716494"/>
            <wp:effectExtent l="0" t="0" r="0" b="1905"/>
            <wp:docPr id="4" name="Picture 4" descr="Macintosh HD:Users:titipat:Desktop: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fig_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7843" cy="2717448"/>
                    </a:xfrm>
                    <a:prstGeom prst="rect">
                      <a:avLst/>
                    </a:prstGeom>
                    <a:noFill/>
                    <a:ln>
                      <a:noFill/>
                    </a:ln>
                  </pic:spPr>
                </pic:pic>
              </a:graphicData>
            </a:graphic>
          </wp:inline>
        </w:drawing>
      </w:r>
    </w:p>
    <w:p w14:paraId="15A60E2F" w14:textId="3B8E51FC" w:rsidR="00F56A81" w:rsidRDefault="00F56A81" w:rsidP="00C25E2C">
      <w:pPr>
        <w:jc w:val="center"/>
      </w:pPr>
      <w:r>
        <w:rPr>
          <w:noProof/>
        </w:rPr>
        <w:drawing>
          <wp:inline distT="0" distB="0" distL="0" distR="0" wp14:anchorId="68A37D9E" wp14:editId="7181EF64">
            <wp:extent cx="3160888" cy="1896533"/>
            <wp:effectExtent l="0" t="0" r="0" b="8890"/>
            <wp:docPr id="1" name="Picture 1" descr="Macintosh HD:Users:titipat:Desktop:Git:scholarfy:article:figures:component_visualiz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component_visualizatio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1953" cy="1897172"/>
                    </a:xfrm>
                    <a:prstGeom prst="rect">
                      <a:avLst/>
                    </a:prstGeom>
                    <a:noFill/>
                    <a:ln>
                      <a:noFill/>
                    </a:ln>
                  </pic:spPr>
                </pic:pic>
              </a:graphicData>
            </a:graphic>
          </wp:inline>
        </w:drawing>
      </w:r>
    </w:p>
    <w:p w14:paraId="31F54252" w14:textId="45E879AA" w:rsidR="00780779" w:rsidRPr="00C25E2C" w:rsidRDefault="00C25E2C" w:rsidP="001205B5">
      <w:pPr>
        <w:pStyle w:val="Caption"/>
      </w:pPr>
      <w:r w:rsidRPr="00C25E2C">
        <w:t xml:space="preserve">Fig. 1 </w:t>
      </w:r>
      <w:r w:rsidR="00C66605">
        <w:rPr>
          <w:b/>
        </w:rPr>
        <w:t xml:space="preserve">Vector representation of documents </w:t>
      </w:r>
      <w:r w:rsidR="00413554">
        <w:t>(A)</w:t>
      </w:r>
      <w:r w:rsidR="000D02DC">
        <w:t xml:space="preserve"> Schematic of the workflow </w:t>
      </w:r>
      <w:r w:rsidR="0029375E">
        <w:t xml:space="preserve">for </w:t>
      </w:r>
      <w:r w:rsidR="000D02DC">
        <w:t>converting abstracts into vector representation</w:t>
      </w:r>
      <w:r w:rsidR="0029375E">
        <w:t>s</w:t>
      </w:r>
      <w:r w:rsidR="00413554">
        <w:t xml:space="preserve"> </w:t>
      </w:r>
      <w:r w:rsidR="000D02DC">
        <w:t>(B) Schematic of Rocchio Algorithm</w:t>
      </w:r>
      <w:r w:rsidR="001205B5">
        <w:t xml:space="preserve"> (C) 2</w:t>
      </w:r>
      <w:r w:rsidR="00645F50">
        <w:t xml:space="preserve">D </w:t>
      </w:r>
      <w:r w:rsidR="00F666C7">
        <w:t>dimensionality reduction using t-SNE</w:t>
      </w:r>
      <w:r w:rsidR="007B1874">
        <w:t xml:space="preserve"> of </w:t>
      </w:r>
      <w:r w:rsidR="007476DE">
        <w:t>abstract vector</w:t>
      </w:r>
      <w:r w:rsidR="0029375E">
        <w:t>s,</w:t>
      </w:r>
      <w:r w:rsidR="007476DE">
        <w:t xml:space="preserve"> </w:t>
      </w:r>
      <w:r w:rsidR="00BF57FC">
        <w:t xml:space="preserve">color coded </w:t>
      </w:r>
      <w:r w:rsidR="004E00C6">
        <w:t>by</w:t>
      </w:r>
      <w:r w:rsidR="0029375E">
        <w:t xml:space="preserve"> h</w:t>
      </w:r>
      <w:r w:rsidR="007B1874">
        <w:t>uman curated</w:t>
      </w:r>
      <w:r w:rsidR="004E00C6">
        <w:t xml:space="preserve"> topic</w:t>
      </w:r>
      <w:r w:rsidR="0029375E">
        <w:t>s.</w:t>
      </w:r>
    </w:p>
    <w:p w14:paraId="344B431F" w14:textId="5B81224C" w:rsidR="00780779" w:rsidRDefault="009427F2" w:rsidP="00F56A81">
      <w:pPr>
        <w:pStyle w:val="Heading3"/>
      </w:pPr>
      <w:bookmarkStart w:id="6" w:name="_Toc308191520"/>
      <w:r>
        <w:t xml:space="preserve">Text </w:t>
      </w:r>
      <w:r w:rsidR="00F8441D">
        <w:t>preprocessing</w:t>
      </w:r>
      <w:bookmarkEnd w:id="6"/>
    </w:p>
    <w:p w14:paraId="19D93B7B" w14:textId="3EB23FA2" w:rsidR="00815B91" w:rsidRDefault="00B7564B" w:rsidP="00815B91">
      <w:pPr>
        <w:rPr>
          <w:szCs w:val="24"/>
        </w:rPr>
      </w:pPr>
      <w:r>
        <w:rPr>
          <w:szCs w:val="24"/>
        </w:rPr>
        <w:t>As we are mostly applying this algor</w:t>
      </w:r>
      <w:r w:rsidR="002428F6">
        <w:rPr>
          <w:szCs w:val="24"/>
        </w:rPr>
        <w:t>ithm to text documents, the pre-</w:t>
      </w:r>
      <w:r>
        <w:rPr>
          <w:szCs w:val="24"/>
        </w:rPr>
        <w:t xml:space="preserve">processing steps will be explained in that context. </w:t>
      </w:r>
      <w:r w:rsidR="00F8441D">
        <w:rPr>
          <w:szCs w:val="24"/>
        </w:rPr>
        <w:t>Documents are to</w:t>
      </w:r>
      <w:r w:rsidR="006A7730">
        <w:rPr>
          <w:szCs w:val="24"/>
        </w:rPr>
        <w:t>k</w:t>
      </w:r>
      <w:r w:rsidR="00F8441D">
        <w:rPr>
          <w:szCs w:val="24"/>
        </w:rPr>
        <w:t xml:space="preserve">enized removing English stop words and stemming using </w:t>
      </w:r>
      <w:r w:rsidR="00F72F12">
        <w:rPr>
          <w:szCs w:val="24"/>
        </w:rPr>
        <w:t>Porter</w:t>
      </w:r>
      <w:r w:rsidR="00161A2A">
        <w:rPr>
          <w:szCs w:val="24"/>
        </w:rPr>
        <w:t xml:space="preserve"> </w:t>
      </w:r>
      <w:r w:rsidR="00F72F12">
        <w:rPr>
          <w:szCs w:val="24"/>
        </w:rPr>
        <w:t>Stemm</w:t>
      </w:r>
      <w:r w:rsidR="00161A2A">
        <w:rPr>
          <w:szCs w:val="24"/>
        </w:rPr>
        <w:t>ing algorithm</w:t>
      </w:r>
      <w:r w:rsidR="00F33D2F">
        <w:rPr>
          <w:szCs w:val="24"/>
        </w:rPr>
        <w:t xml:space="preserve"> </w:t>
      </w:r>
      <w:r w:rsidR="00F8441D">
        <w:rPr>
          <w:szCs w:val="24"/>
        </w:rPr>
        <w:fldChar w:fldCharType="begin"/>
      </w:r>
      <w:r w:rsidR="00F8441D">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sidR="00F8441D">
        <w:rPr>
          <w:szCs w:val="24"/>
        </w:rPr>
        <w:fldChar w:fldCharType="separate"/>
      </w:r>
      <w:r w:rsidR="00F8441D">
        <w:rPr>
          <w:noProof/>
          <w:szCs w:val="24"/>
        </w:rPr>
        <w:t>[12]</w:t>
      </w:r>
      <w:r w:rsidR="00F8441D">
        <w:rPr>
          <w:szCs w:val="24"/>
        </w:rPr>
        <w:fldChar w:fldCharType="end"/>
      </w:r>
      <w:r w:rsidR="00F8441D">
        <w:rPr>
          <w:szCs w:val="24"/>
        </w:rPr>
        <w:t>. The terms in the documents are the uni</w:t>
      </w:r>
      <w:r w:rsidR="009F60B7">
        <w:rPr>
          <w:szCs w:val="24"/>
        </w:rPr>
        <w:t>-</w:t>
      </w:r>
      <w:r w:rsidR="00F8441D">
        <w:rPr>
          <w:szCs w:val="24"/>
        </w:rPr>
        <w:t xml:space="preserve"> and bi-grams. This term document matrix is transformed by a</w:t>
      </w:r>
      <w:r w:rsidR="00D40B41">
        <w:rPr>
          <w:szCs w:val="24"/>
        </w:rPr>
        <w:t xml:space="preserve"> term</w:t>
      </w:r>
      <w:r w:rsidR="002428F6">
        <w:rPr>
          <w:szCs w:val="24"/>
        </w:rPr>
        <w:t>-</w:t>
      </w:r>
      <w:r w:rsidR="00D40B41">
        <w:rPr>
          <w:szCs w:val="24"/>
        </w:rPr>
        <w:t>frequency</w:t>
      </w:r>
      <w:r w:rsidR="002428F6">
        <w:rPr>
          <w:szCs w:val="24"/>
        </w:rPr>
        <w:t xml:space="preserve"> </w:t>
      </w:r>
      <w:r w:rsidR="00D40B41">
        <w:rPr>
          <w:szCs w:val="24"/>
        </w:rPr>
        <w:t>inverse document</w:t>
      </w:r>
      <w:r w:rsidR="002428F6">
        <w:rPr>
          <w:szCs w:val="24"/>
        </w:rPr>
        <w:t>-</w:t>
      </w:r>
      <w:r w:rsidR="00D40B41">
        <w:rPr>
          <w:szCs w:val="24"/>
        </w:rPr>
        <w:t>frequency</w:t>
      </w:r>
      <w:r w:rsidR="00F8441D">
        <w:rPr>
          <w:szCs w:val="24"/>
        </w:rPr>
        <w:t xml:space="preserve"> </w:t>
      </w:r>
      <w:r w:rsidR="00D40B41">
        <w:rPr>
          <w:szCs w:val="24"/>
        </w:rPr>
        <w:t>(</w:t>
      </w:r>
      <w:r w:rsidR="00F8441D">
        <w:rPr>
          <w:szCs w:val="24"/>
        </w:rPr>
        <w:t>tf-idf</w:t>
      </w:r>
      <w:r w:rsidR="00D40B41">
        <w:rPr>
          <w:szCs w:val="24"/>
        </w:rPr>
        <w:t xml:space="preserve">) </w:t>
      </w:r>
      <w:r w:rsidR="00F8441D">
        <w:rPr>
          <w:szCs w:val="24"/>
        </w:rPr>
        <w:t>function</w:t>
      </w:r>
      <w:r w:rsidR="002A7C63">
        <w:rPr>
          <w:szCs w:val="24"/>
        </w:rPr>
        <w:t xml:space="preserve"> </w:t>
      </w:r>
      <w:r w:rsidR="00F8441D">
        <w:rPr>
          <w:szCs w:val="24"/>
        </w:rPr>
        <w:t xml:space="preserve">where terms that appear fewer than </w:t>
      </w:r>
      <w:r w:rsidR="00B35C19">
        <w:rPr>
          <w:szCs w:val="24"/>
        </w:rPr>
        <w:t>3 times</w:t>
      </w:r>
      <w:r w:rsidR="00F8441D">
        <w:rPr>
          <w:szCs w:val="24"/>
        </w:rPr>
        <w:t xml:space="preserve"> were removed, and terms that </w:t>
      </w:r>
      <w:r w:rsidR="00815B91">
        <w:rPr>
          <w:szCs w:val="24"/>
        </w:rPr>
        <w:t>have tf-idf greater than 0.8 were removed.</w:t>
      </w:r>
    </w:p>
    <w:p w14:paraId="0049672B" w14:textId="77777777" w:rsidR="00780779" w:rsidRDefault="009427F2" w:rsidP="00F56A81">
      <w:pPr>
        <w:pStyle w:val="Heading3"/>
      </w:pPr>
      <w:bookmarkStart w:id="7" w:name="_Toc308191521"/>
      <w:r>
        <w:lastRenderedPageBreak/>
        <w:t>Latent Semantic Analysis</w:t>
      </w:r>
      <w:bookmarkEnd w:id="7"/>
    </w:p>
    <w:p w14:paraId="2B7BF0FE" w14:textId="2DDD2473" w:rsidR="00D3253A" w:rsidRDefault="002428F6">
      <w:pPr>
        <w:rPr>
          <w:szCs w:val="24"/>
        </w:rPr>
      </w:pPr>
      <w:r>
        <w:rPr>
          <w:szCs w:val="24"/>
        </w:rPr>
        <w:t>The tf-idf matrix is transformed using Latent Semantic Analysis (LSA) to reduce noise and improve smoothness. LSA</w:t>
      </w:r>
      <w:r w:rsidR="009427F2">
        <w:rPr>
          <w:szCs w:val="24"/>
        </w:rPr>
        <w:t xml:space="preserve"> is a </w:t>
      </w:r>
      <w:r>
        <w:rPr>
          <w:szCs w:val="24"/>
        </w:rPr>
        <w:t xml:space="preserve">simple </w:t>
      </w:r>
      <w:r w:rsidR="009427F2">
        <w:rPr>
          <w:szCs w:val="24"/>
        </w:rPr>
        <w:t>topic modeling technique based on singular value decomposition</w:t>
      </w:r>
      <w:r w:rsidR="00F8441D">
        <w:rPr>
          <w:szCs w:val="24"/>
        </w:rPr>
        <w:t xml:space="preserve"> </w:t>
      </w:r>
      <w:r w:rsidR="00F8441D">
        <w:rPr>
          <w:szCs w:val="24"/>
        </w:rPr>
        <w:fldChar w:fldCharType="begin"/>
      </w:r>
      <w:r w:rsidR="00F8441D">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sidR="00F8441D">
        <w:rPr>
          <w:szCs w:val="24"/>
        </w:rPr>
        <w:fldChar w:fldCharType="separate"/>
      </w:r>
      <w:r w:rsidR="00F8441D">
        <w:rPr>
          <w:noProof/>
          <w:szCs w:val="24"/>
        </w:rPr>
        <w:t>[13]</w:t>
      </w:r>
      <w:r w:rsidR="00F8441D">
        <w:rPr>
          <w:szCs w:val="24"/>
        </w:rPr>
        <w:fldChar w:fldCharType="end"/>
      </w:r>
      <w:r w:rsidR="009427F2">
        <w:rPr>
          <w:szCs w:val="24"/>
        </w:rPr>
        <w:t xml:space="preserve">. </w:t>
      </w:r>
      <w:r w:rsidR="00F8441D">
        <w:rPr>
          <w:szCs w:val="24"/>
        </w:rPr>
        <w:t>This technique transform</w:t>
      </w:r>
      <w:r w:rsidR="00DD5E38">
        <w:rPr>
          <w:szCs w:val="24"/>
        </w:rPr>
        <w:t>s</w:t>
      </w:r>
      <w:r w:rsidR="00F8441D">
        <w:rPr>
          <w:szCs w:val="24"/>
        </w:rPr>
        <w:t xml:space="preserve"> the document term matrix or, in our case, the</w:t>
      </w:r>
      <w:r w:rsidR="001205B5">
        <w:rPr>
          <w:szCs w:val="24"/>
        </w:rPr>
        <w:t xml:space="preserve"> sparse</w:t>
      </w:r>
      <w:r w:rsidR="00F8441D">
        <w:rPr>
          <w:szCs w:val="24"/>
        </w:rPr>
        <w:t xml:space="preserve"> tf-idf matrix </w:t>
      </w:r>
      <w:r w:rsidR="00F8441D" w:rsidRPr="00540AE9">
        <w:rPr>
          <w:szCs w:val="24"/>
        </w:rPr>
        <w:t>X</w:t>
      </w:r>
      <w:r w:rsidR="00F8441D">
        <w:rPr>
          <w:i/>
          <w:szCs w:val="24"/>
        </w:rPr>
        <w:t xml:space="preserve"> </w:t>
      </w:r>
      <w:r w:rsidR="009427F2">
        <w:rPr>
          <w:szCs w:val="24"/>
        </w:rPr>
        <w:t xml:space="preserve">as product of </w:t>
      </w:r>
      <w:r w:rsidR="00DD5E38">
        <w:rPr>
          <w:szCs w:val="24"/>
        </w:rPr>
        <w:t xml:space="preserve">a </w:t>
      </w:r>
      <w:r w:rsidR="009427F2">
        <w:rPr>
          <w:szCs w:val="24"/>
        </w:rPr>
        <w:t>left singular vector (</w:t>
      </w:r>
      <w:r w:rsidR="009427F2" w:rsidRPr="00F8441D">
        <w:rPr>
          <w:szCs w:val="24"/>
        </w:rPr>
        <w:t>U</w:t>
      </w:r>
      <w:r w:rsidR="009427F2">
        <w:rPr>
          <w:szCs w:val="24"/>
        </w:rPr>
        <w:t xml:space="preserve">), </w:t>
      </w:r>
      <w:r w:rsidR="00DD5E38">
        <w:rPr>
          <w:szCs w:val="24"/>
        </w:rPr>
        <w:t xml:space="preserve">a </w:t>
      </w:r>
      <w:r w:rsidR="009427F2">
        <w:rPr>
          <w:szCs w:val="24"/>
        </w:rPr>
        <w:t xml:space="preserve">diagonal singular value matrix (S) and </w:t>
      </w:r>
      <w:r w:rsidR="00DD5E38">
        <w:rPr>
          <w:szCs w:val="24"/>
        </w:rPr>
        <w:t xml:space="preserve">a </w:t>
      </w:r>
      <w:r w:rsidR="009427F2">
        <w:rPr>
          <w:szCs w:val="24"/>
        </w:rPr>
        <w:t xml:space="preserve">right singular vector (V) </w:t>
      </w:r>
      <w:r w:rsidR="00F8441D">
        <w:rPr>
          <w:szCs w:val="24"/>
        </w:rPr>
        <w:t>as</w:t>
      </w:r>
      <w:r w:rsidR="009427F2">
        <w:rPr>
          <w:szCs w:val="24"/>
        </w:rPr>
        <w:t xml:space="preserve"> X = USV</w:t>
      </w:r>
      <w:r w:rsidR="001205B5">
        <w:rPr>
          <w:szCs w:val="24"/>
        </w:rPr>
        <w:t>’</w:t>
      </w:r>
      <w:r w:rsidR="00F8441D">
        <w:rPr>
          <w:szCs w:val="24"/>
        </w:rPr>
        <w:t>,</w:t>
      </w:r>
      <w:r w:rsidR="009427F2">
        <w:rPr>
          <w:szCs w:val="24"/>
        </w:rPr>
        <w:t xml:space="preserve"> where diagonal singular value</w:t>
      </w:r>
      <w:r w:rsidR="00DD5E38">
        <w:rPr>
          <w:szCs w:val="24"/>
        </w:rPr>
        <w:t>s</w:t>
      </w:r>
      <w:r w:rsidR="001205B5">
        <w:rPr>
          <w:szCs w:val="24"/>
        </w:rPr>
        <w:t xml:space="preserve"> in S</w:t>
      </w:r>
      <w:r w:rsidR="009427F2">
        <w:rPr>
          <w:szCs w:val="24"/>
        </w:rPr>
        <w:t xml:space="preserve"> are ranked from highest to lowest.</w:t>
      </w:r>
      <w:r w:rsidR="00F8441D">
        <w:rPr>
          <w:szCs w:val="24"/>
        </w:rPr>
        <w:t xml:space="preserve"> </w:t>
      </w:r>
      <w:r w:rsidR="00DD5E38">
        <w:rPr>
          <w:szCs w:val="24"/>
        </w:rPr>
        <w:t>The number of vectors to choose depends on how accurate we want to capture the matrix X</w:t>
      </w:r>
      <w:r w:rsidR="002A7C63">
        <w:rPr>
          <w:szCs w:val="24"/>
        </w:rPr>
        <w:t xml:space="preserve">. </w:t>
      </w:r>
      <w:r w:rsidR="00DD5E38">
        <w:rPr>
          <w:szCs w:val="24"/>
        </w:rPr>
        <w:t>This number will be chosen based using cross validation.</w:t>
      </w:r>
    </w:p>
    <w:p w14:paraId="66C4D0A1" w14:textId="60ECE101" w:rsidR="00B7564B" w:rsidRDefault="00B7564B" w:rsidP="00B7564B">
      <w:pPr>
        <w:rPr>
          <w:szCs w:val="24"/>
        </w:rPr>
      </w:pPr>
      <w:r>
        <w:rPr>
          <w:szCs w:val="24"/>
        </w:rPr>
        <w:t xml:space="preserve">The pre-processing is relatively fast </w:t>
      </w:r>
      <w:r w:rsidR="00DD5E38">
        <w:rPr>
          <w:szCs w:val="24"/>
        </w:rPr>
        <w:t xml:space="preserve">on purpose </w:t>
      </w:r>
      <w:r>
        <w:rPr>
          <w:szCs w:val="24"/>
        </w:rPr>
        <w:t xml:space="preserve">because </w:t>
      </w:r>
      <w:r w:rsidR="00DD5E38">
        <w:rPr>
          <w:szCs w:val="24"/>
        </w:rPr>
        <w:t xml:space="preserve">the </w:t>
      </w:r>
      <w:r>
        <w:rPr>
          <w:szCs w:val="24"/>
        </w:rPr>
        <w:t xml:space="preserve">algorithm </w:t>
      </w:r>
      <w:r w:rsidR="00DD5E38">
        <w:rPr>
          <w:szCs w:val="24"/>
        </w:rPr>
        <w:t>needs to</w:t>
      </w:r>
      <w:r>
        <w:rPr>
          <w:szCs w:val="24"/>
        </w:rPr>
        <w:t xml:space="preserve"> rapidly adapt </w:t>
      </w:r>
      <w:r w:rsidR="00DD5E38">
        <w:rPr>
          <w:szCs w:val="24"/>
        </w:rPr>
        <w:t xml:space="preserve">to </w:t>
      </w:r>
      <w:r>
        <w:rPr>
          <w:szCs w:val="24"/>
        </w:rPr>
        <w:t xml:space="preserve">changes in the </w:t>
      </w:r>
      <w:r w:rsidR="00DD5E38">
        <w:rPr>
          <w:szCs w:val="24"/>
        </w:rPr>
        <w:t>conference</w:t>
      </w:r>
      <w:r>
        <w:rPr>
          <w:szCs w:val="24"/>
        </w:rPr>
        <w:t>. Even with simple level of preprocessing</w:t>
      </w:r>
      <w:r w:rsidR="000A7E04">
        <w:rPr>
          <w:szCs w:val="24"/>
        </w:rPr>
        <w:t xml:space="preserve"> provided by LSA</w:t>
      </w:r>
      <w:r>
        <w:rPr>
          <w:szCs w:val="24"/>
        </w:rPr>
        <w:t xml:space="preserve">, we can already start understanding posters </w:t>
      </w:r>
      <w:r w:rsidR="000A7E04">
        <w:rPr>
          <w:szCs w:val="24"/>
        </w:rPr>
        <w:t>are separated into</w:t>
      </w:r>
      <w:r>
        <w:rPr>
          <w:szCs w:val="24"/>
        </w:rPr>
        <w:t xml:space="preserve"> distinct topical areas. </w:t>
      </w:r>
      <w:r w:rsidR="00C96B9E">
        <w:rPr>
          <w:szCs w:val="24"/>
        </w:rPr>
        <w:t>To visualize this, w</w:t>
      </w:r>
      <w:r>
        <w:rPr>
          <w:szCs w:val="24"/>
        </w:rPr>
        <w:t xml:space="preserve">e transform the LSA vectors using a two dimensional reduction </w:t>
      </w:r>
      <w:r w:rsidR="00C96B9E">
        <w:rPr>
          <w:szCs w:val="24"/>
        </w:rPr>
        <w:t>by</w:t>
      </w:r>
      <w:r>
        <w:rPr>
          <w:szCs w:val="24"/>
        </w:rPr>
        <w:t xml:space="preserve"> </w:t>
      </w:r>
      <w:r w:rsidRPr="00C66605">
        <w:rPr>
          <w:i/>
          <w:szCs w:val="24"/>
        </w:rPr>
        <w:t>t</w:t>
      </w:r>
      <w:r>
        <w:rPr>
          <w:szCs w:val="24"/>
        </w:rPr>
        <w:t>-Distributed Stochastic Neighbor Embedding (</w:t>
      </w:r>
      <w:r w:rsidRPr="00C66605">
        <w:rPr>
          <w:i/>
          <w:szCs w:val="24"/>
        </w:rPr>
        <w:t>t</w:t>
      </w:r>
      <w:r>
        <w:rPr>
          <w:szCs w:val="24"/>
        </w:rPr>
        <w:t>-SNE) (</w:t>
      </w:r>
      <w:r>
        <w:rPr>
          <w:szCs w:val="24"/>
        </w:rPr>
        <w:fldChar w:fldCharType="begin"/>
      </w:r>
      <w:r>
        <w:rPr>
          <w:szCs w:val="24"/>
        </w:rPr>
        <w:instrText xml:space="preserve"> ADDIN EN.CITE &lt;EndNote&gt;&lt;Cite&gt;&lt;Author&gt;Van der Maaten&lt;/Author&gt;&lt;Year&gt;2008&lt;/Year&gt;&lt;RecNum&gt;17&lt;/RecNum&gt;&lt;DisplayText&gt;[14]&lt;/DisplayText&gt;&lt;record&gt;&lt;rec-number&gt;17&lt;/rec-number&gt;&lt;foreign-keys&gt;&lt;key app="EN" db-id="0vrevtevet550fexzvy5frfps5a0tzt0tpz2" timestamp="1446595985"&gt;17&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85&lt;/pages&gt;&lt;volume&gt;9&lt;/volume&gt;&lt;number&gt;2579-2605&lt;/number&gt;&lt;dates&gt;&lt;year&gt;2008&lt;/year&gt;&lt;/dates&gt;&lt;urls&gt;&lt;/urls&gt;&lt;/record&gt;&lt;/Cite&gt;&lt;/EndNote&gt;</w:instrText>
      </w:r>
      <w:r>
        <w:rPr>
          <w:szCs w:val="24"/>
        </w:rPr>
        <w:fldChar w:fldCharType="separate"/>
      </w:r>
      <w:r>
        <w:rPr>
          <w:noProof/>
          <w:szCs w:val="24"/>
        </w:rPr>
        <w:t>[14]</w:t>
      </w:r>
      <w:r>
        <w:rPr>
          <w:szCs w:val="24"/>
        </w:rPr>
        <w:fldChar w:fldCharType="end"/>
      </w:r>
      <w:r>
        <w:rPr>
          <w:szCs w:val="24"/>
        </w:rPr>
        <w:t xml:space="preserve">, Fig. 1B), coloring each poster with the topical area described in </w:t>
      </w:r>
      <w:r w:rsidR="00C96B9E">
        <w:rPr>
          <w:szCs w:val="24"/>
        </w:rPr>
        <w:t>the program (from A through G). Some topics are more clearly separated than others.</w:t>
      </w:r>
    </w:p>
    <w:p w14:paraId="55DE3071" w14:textId="7F211888" w:rsidR="00D3253A" w:rsidRDefault="00D3253A" w:rsidP="00F56A81">
      <w:pPr>
        <w:pStyle w:val="Heading3"/>
      </w:pPr>
      <w:bookmarkStart w:id="8" w:name="_Toc308191522"/>
      <w:r>
        <w:t>Poster representation based on keywords</w:t>
      </w:r>
      <w:bookmarkEnd w:id="8"/>
    </w:p>
    <w:p w14:paraId="41F2151F" w14:textId="519BC91B" w:rsidR="00D3253A" w:rsidRPr="00D3253A" w:rsidRDefault="00D3253A">
      <w:r>
        <w:t xml:space="preserve">The dataset used here also contained keywords. Search by keyword is a popular way used by scientists to discover topics at conferences and use it as a based comparison. In this algorithm, the LSA analysis is applied to the keyword vector of each poster and all the rest of the analysis </w:t>
      </w:r>
      <w:r w:rsidR="0086718A">
        <w:t xml:space="preserve">described below </w:t>
      </w:r>
      <w:r>
        <w:t>is the same.</w:t>
      </w:r>
    </w:p>
    <w:p w14:paraId="2D279DCA" w14:textId="77777777" w:rsidR="00780779" w:rsidRDefault="009427F2" w:rsidP="00F56A81">
      <w:pPr>
        <w:pStyle w:val="Heading3"/>
      </w:pPr>
      <w:bookmarkStart w:id="9" w:name="_Toc308191523"/>
      <w:r>
        <w:t>Rocchio Algorithm and Nearest Neighbor Assignment</w:t>
      </w:r>
      <w:bookmarkEnd w:id="9"/>
    </w:p>
    <w:p w14:paraId="2693F694" w14:textId="5F963444" w:rsidR="00AD0A61" w:rsidRDefault="00AF6A8D" w:rsidP="00AD0A61">
      <w:pPr>
        <w:rPr>
          <w:szCs w:val="24"/>
        </w:rPr>
      </w:pPr>
      <w:r>
        <w:rPr>
          <w:szCs w:val="24"/>
        </w:rPr>
        <w:t xml:space="preserve">The </w:t>
      </w:r>
      <w:r w:rsidR="009427F2">
        <w:rPr>
          <w:szCs w:val="24"/>
        </w:rPr>
        <w:t xml:space="preserve">Rocchio algorithm </w:t>
      </w:r>
      <w:r w:rsidR="0086718A">
        <w:rPr>
          <w:szCs w:val="24"/>
        </w:rPr>
        <w:t>is used to produce</w:t>
      </w:r>
      <w:r>
        <w:rPr>
          <w:szCs w:val="24"/>
        </w:rPr>
        <w:t xml:space="preserve"> recommendations based on relevant and non-relevant document previously voted by the user</w:t>
      </w:r>
      <w:r w:rsidR="0086718A">
        <w:rPr>
          <w:szCs w:val="24"/>
        </w:rPr>
        <w:t xml:space="preserve"> </w:t>
      </w:r>
      <w:r w:rsidR="0086718A">
        <w:rPr>
          <w:szCs w:val="24"/>
        </w:rPr>
        <w:fldChar w:fldCharType="begin"/>
      </w:r>
      <w:r w:rsidR="008E4059">
        <w:rPr>
          <w:szCs w:val="24"/>
        </w:rPr>
        <w:instrText xml:space="preserve"> ADDIN EN.CITE &lt;EndNote&gt;&lt;Cite&gt;&lt;Author&gt;Rocchio&lt;/Author&gt;&lt;Year&gt;1971&lt;/Year&gt;&lt;RecNum&gt;18&lt;/RecNum&gt;&lt;DisplayText&gt;[15]&lt;/DisplayText&gt;&lt;record&gt;&lt;rec-number&gt;18&lt;/rec-number&gt;&lt;foreign-keys&gt;&lt;key app="EN" db-id="0vrevtevet550fexzvy5frfps5a0tzt0tpz2" timestamp="1446596678"&gt;18&lt;/key&gt;&lt;/foreign-keys&gt;&lt;ref-type name="Book Section"&gt;5&lt;/ref-type&gt;&lt;contributors&gt;&lt;authors&gt;&lt;author&gt;Rocchio, J.&lt;/author&gt;&lt;/authors&gt;&lt;secondary-authors&gt;&lt;author&gt;Salton&lt;/author&gt;&lt;/secondary-authors&gt;&lt;/contributors&gt;&lt;titles&gt;&lt;title&gt;Relevance feedback in Information Retrieval&lt;/title&gt;&lt;secondary-title&gt;The SMART Retrieval System: Experiments in Automatic Document Processing&lt;/secondary-title&gt;&lt;/titles&gt;&lt;section&gt;14&lt;/section&gt;&lt;dates&gt;&lt;year&gt;1971&lt;/year&gt;&lt;/dates&gt;&lt;publisher&gt;Prentice-Hall&lt;/publisher&gt;&lt;reviewed-item&gt;&amp;#xD;&lt;/reviewed-item&gt;&lt;urls&gt;&lt;/urls&gt;&lt;/record&gt;&lt;/Cite&gt;&lt;/EndNote&gt;</w:instrText>
      </w:r>
      <w:r w:rsidR="0086718A">
        <w:rPr>
          <w:szCs w:val="24"/>
        </w:rPr>
        <w:fldChar w:fldCharType="separate"/>
      </w:r>
      <w:r w:rsidR="0086718A">
        <w:rPr>
          <w:noProof/>
          <w:szCs w:val="24"/>
        </w:rPr>
        <w:t>[15]</w:t>
      </w:r>
      <w:r w:rsidR="0086718A">
        <w:rPr>
          <w:szCs w:val="24"/>
        </w:rPr>
        <w:fldChar w:fldCharType="end"/>
      </w:r>
      <w:r>
        <w:rPr>
          <w:szCs w:val="24"/>
        </w:rPr>
        <w:t>. It compute</w:t>
      </w:r>
      <w:r w:rsidR="00BD329B">
        <w:rPr>
          <w:szCs w:val="24"/>
        </w:rPr>
        <w:t>s</w:t>
      </w:r>
      <w:r>
        <w:rPr>
          <w:szCs w:val="24"/>
        </w:rPr>
        <w:t xml:space="preserve"> a vector </w:t>
      </w:r>
      <w:r w:rsidR="00BD329B">
        <w:rPr>
          <w:szCs w:val="24"/>
        </w:rPr>
        <w:t xml:space="preserve">of the user’s preferences </w:t>
      </w:r>
      <w:r>
        <w:rPr>
          <w:szCs w:val="24"/>
        </w:rPr>
        <w:t xml:space="preserve">based on </w:t>
      </w:r>
      <w:r w:rsidR="00BD329B">
        <w:rPr>
          <w:szCs w:val="24"/>
        </w:rPr>
        <w:t xml:space="preserve">a set of previously voted </w:t>
      </w:r>
      <w:r>
        <w:rPr>
          <w:szCs w:val="24"/>
        </w:rPr>
        <w:t>relevant and non-relevant documents</w:t>
      </w:r>
      <w:r w:rsidR="00AD0A61">
        <w:rPr>
          <w:szCs w:val="24"/>
        </w:rPr>
        <w:t xml:space="preserve">. The nearest neighbors of such resulting </w:t>
      </w:r>
      <w:r w:rsidR="00BD329B">
        <w:rPr>
          <w:szCs w:val="24"/>
        </w:rPr>
        <w:t xml:space="preserve">preference </w:t>
      </w:r>
      <w:r w:rsidR="00AD0A61">
        <w:rPr>
          <w:szCs w:val="24"/>
        </w:rPr>
        <w:t xml:space="preserve">vector would be documents </w:t>
      </w:r>
      <w:r w:rsidR="00BD329B">
        <w:rPr>
          <w:szCs w:val="24"/>
        </w:rPr>
        <w:t>to be suggested</w:t>
      </w:r>
      <w:r w:rsidR="00AD0A61">
        <w:rPr>
          <w:szCs w:val="24"/>
        </w:rPr>
        <w:t>.</w:t>
      </w:r>
    </w:p>
    <w:p w14:paraId="4E3A0D0C" w14:textId="2B3EFBEC" w:rsidR="00AD0A61" w:rsidRDefault="00AD0A61">
      <w:r w:rsidRPr="009301B7">
        <w:t xml:space="preserve">Mathematically, given a set of documents vectors that are found to be relevant by the us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540AE9">
        <w:t xml:space="preserve"> and </w:t>
      </w:r>
      <w:r w:rsidRPr="009301B7">
        <w:t>anot</w:t>
      </w:r>
      <w:r w:rsidR="00F47A50">
        <w:t>h</w:t>
      </w:r>
      <w:r w:rsidRPr="009301B7">
        <w:t xml:space="preserve">er set of non-relevant document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oMath>
      <w:r w:rsidRPr="009301B7">
        <w:t xml:space="preserve">, the Rocchio algorithm finds a document vector that combines both types of docu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01B7" w14:paraId="5D6A9F09" w14:textId="77777777" w:rsidTr="00540AE9">
        <w:tc>
          <w:tcPr>
            <w:tcW w:w="3192" w:type="dxa"/>
          </w:tcPr>
          <w:p w14:paraId="1AB58840" w14:textId="77777777" w:rsidR="009301B7" w:rsidRDefault="009301B7" w:rsidP="009301B7"/>
        </w:tc>
        <w:tc>
          <w:tcPr>
            <w:tcW w:w="3192" w:type="dxa"/>
            <w:vAlign w:val="center"/>
          </w:tcPr>
          <w:p w14:paraId="4138CF6C" w14:textId="437E1729" w:rsidR="009301B7" w:rsidRPr="009301B7" w:rsidRDefault="009301B7" w:rsidP="00540AE9">
            <w:pPr>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p>
        </w:tc>
        <w:tc>
          <w:tcPr>
            <w:tcW w:w="3192" w:type="dxa"/>
            <w:vAlign w:val="center"/>
          </w:tcPr>
          <w:p w14:paraId="3B7A49B6" w14:textId="4BEEA9FB" w:rsidR="009301B7" w:rsidRDefault="009301B7" w:rsidP="00540AE9">
            <w:pPr>
              <w:jc w:val="right"/>
              <w:rPr>
                <w:sz w:val="24"/>
              </w:rPr>
            </w:pPr>
            <w:r>
              <w:t>(</w:t>
            </w:r>
            <w:fldSimple w:instr=" SEQ Equation \* MERGEFORMAT ">
              <w:r w:rsidR="00BC5EE2">
                <w:rPr>
                  <w:noProof/>
                </w:rPr>
                <w:t>1</w:t>
              </w:r>
            </w:fldSimple>
            <w:r>
              <w:t>)</w:t>
            </w:r>
          </w:p>
        </w:tc>
      </w:tr>
    </w:tbl>
    <w:p w14:paraId="3F669181" w14:textId="354AB4D7" w:rsidR="00541563" w:rsidRPr="00F47A50" w:rsidRDefault="002526EF">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originaly proposed as the mean document vector of an initial query made into the system</w:t>
      </w:r>
      <w:r w:rsidR="0090474A">
        <w:rPr>
          <w:szCs w:val="24"/>
        </w:rPr>
        <w:t xml:space="preserve">, such as a search for a particular keyword. The parameters </w:t>
      </w:r>
      <m:oMath>
        <m:r>
          <w:rPr>
            <w:rFonts w:ascii="Cambria Math" w:hAnsi="Cambria Math"/>
            <w:szCs w:val="24"/>
          </w:rPr>
          <m:t>α</m:t>
        </m:r>
      </m:oMath>
      <w:r w:rsidR="0090474A">
        <w:t xml:space="preserve"> and</w:t>
      </w:r>
      <w:r w:rsidR="00D73F55">
        <w:t xml:space="preserve"> </w:t>
      </w:r>
      <m:oMath>
        <m:r>
          <w:rPr>
            <w:rFonts w:ascii="Cambria Math" w:hAnsi="Cambria Math"/>
            <w:szCs w:val="24"/>
          </w:rPr>
          <m:t>β</m:t>
        </m:r>
      </m:oMath>
      <w:r w:rsidR="00D73F55">
        <w:rPr>
          <w:szCs w:val="24"/>
        </w:rPr>
        <w:t xml:space="preserve"> control how much the relevant and non-relevant documents affect the final query vector, respectively.</w:t>
      </w:r>
      <w:r w:rsidR="00F47A50">
        <w:rPr>
          <w:szCs w:val="24"/>
        </w:rPr>
        <w:t xml:space="preserve"> </w:t>
      </w:r>
      <w:r w:rsidR="00541563" w:rsidRPr="009301B7">
        <w:t xml:space="preserve">In the case of our system, there is no such initial query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41563" w:rsidRPr="009301B7">
        <w:t xml:space="preserve"> and therefore </w:t>
      </w:r>
      <w:r w:rsidR="00684783" w:rsidRPr="009301B7">
        <w:t>the mean article replaces this</w:t>
      </w:r>
      <w:r w:rsidR="00F47A50">
        <w:t xml:space="preserve"> term</w:t>
      </w:r>
      <w:r w:rsidR="00541563" w:rsidRPr="009301B7">
        <w:t xml:space="preserve">. The parameters </w:t>
      </w:r>
      <m:oMath>
        <m:r>
          <w:rPr>
            <w:rFonts w:ascii="Cambria Math" w:hAnsi="Cambria Math"/>
          </w:rPr>
          <m:t xml:space="preserve">α </m:t>
        </m:r>
      </m:oMath>
      <w:r w:rsidR="00541563" w:rsidRPr="009301B7">
        <w:t xml:space="preserve">and </w:t>
      </w:r>
      <m:oMath>
        <m:r>
          <w:rPr>
            <w:rFonts w:ascii="Cambria Math" w:hAnsi="Cambria Math"/>
          </w:rPr>
          <m:t>β</m:t>
        </m:r>
      </m:oMath>
      <w:r w:rsidR="00541563" w:rsidRPr="00C14BB7">
        <w:t xml:space="preserve"> </w:t>
      </w:r>
      <w:r w:rsidR="00F47A50">
        <w:t>will</w:t>
      </w:r>
      <w:r w:rsidR="00541563" w:rsidRPr="00C14BB7">
        <w:t xml:space="preserve"> </w:t>
      </w:r>
      <w:r w:rsidR="00F47A50">
        <w:t xml:space="preserve">be </w:t>
      </w:r>
      <w:r w:rsidR="00541563" w:rsidRPr="00C14BB7">
        <w:t>found by cross validation using some external validation process</w:t>
      </w:r>
      <w:r w:rsidR="00A134AC" w:rsidRPr="00C14BB7">
        <w:t>.</w:t>
      </w:r>
    </w:p>
    <w:p w14:paraId="6AC19AC2" w14:textId="4B9E5EBC" w:rsidR="00684783" w:rsidRPr="00684783" w:rsidRDefault="00684783">
      <w:r>
        <w:t xml:space="preserve">Once the query vector </w:t>
      </w:r>
      <w:r>
        <w:rPr>
          <w:i/>
        </w:rPr>
        <w:t>q</w:t>
      </w:r>
      <w:r>
        <w:t xml:space="preserve"> has been defined for a user, a nearest neighbor search will be performed to retrieve suggested elements. In our implementation, we rely on an approximated approach based on ball trees, which tradeoff</w:t>
      </w:r>
      <w:r w:rsidR="00F47A50">
        <w:t>s</w:t>
      </w:r>
      <w:r>
        <w:t xml:space="preserve"> speed and accuracy relatively well </w:t>
      </w:r>
      <w:r>
        <w:rPr>
          <w:szCs w:val="24"/>
        </w:rPr>
        <w:fldChar w:fldCharType="begin"/>
      </w:r>
      <w:r>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Pr>
          <w:noProof/>
          <w:szCs w:val="24"/>
        </w:rPr>
        <w:t>[10]</w:t>
      </w:r>
      <w:r>
        <w:rPr>
          <w:szCs w:val="24"/>
        </w:rPr>
        <w:fldChar w:fldCharType="end"/>
      </w:r>
      <w:r>
        <w:rPr>
          <w:szCs w:val="24"/>
        </w:rPr>
        <w:t xml:space="preserve">. If more documents are added, then the nearest neighbor approach could be approximated even more to scale well, or similarly, if more accuracy is needed, then a </w:t>
      </w:r>
      <w:r w:rsidR="0025311F">
        <w:rPr>
          <w:szCs w:val="24"/>
        </w:rPr>
        <w:t>more accurate but lower nearest neighbor approach could be used.</w:t>
      </w:r>
    </w:p>
    <w:p w14:paraId="1DFBE803" w14:textId="0480EA18" w:rsidR="009301B7" w:rsidRDefault="009301B7" w:rsidP="00540AE9">
      <w:pPr>
        <w:pStyle w:val="Heading2"/>
      </w:pPr>
      <w:bookmarkStart w:id="10" w:name="h.3gbk79u8os03" w:colFirst="0" w:colLast="0"/>
      <w:bookmarkStart w:id="11" w:name="_Toc308191524"/>
      <w:bookmarkEnd w:id="10"/>
      <w:r>
        <w:t>A measure of topic distance to human curated classification</w:t>
      </w:r>
      <w:bookmarkEnd w:id="11"/>
    </w:p>
    <w:p w14:paraId="1D418187" w14:textId="3407FCAF" w:rsidR="000105B9" w:rsidRDefault="009301B7" w:rsidP="00540AE9">
      <w:r>
        <w:t>Each poster contain</w:t>
      </w:r>
      <w:r w:rsidR="000105B9">
        <w:t xml:space="preserve">ed </w:t>
      </w:r>
      <w:r>
        <w:t xml:space="preserve">in this dataset has been </w:t>
      </w:r>
      <w:r w:rsidR="000105B9">
        <w:t xml:space="preserve">manually </w:t>
      </w:r>
      <w:r>
        <w:t xml:space="preserve">classified into </w:t>
      </w:r>
      <w:r w:rsidR="002C63B2">
        <w:t xml:space="preserve">a </w:t>
      </w:r>
      <w:r w:rsidR="000105B9">
        <w:t>topic by the organizers of the conference</w:t>
      </w:r>
      <w:r>
        <w:t xml:space="preserve">. </w:t>
      </w:r>
      <w:r w:rsidR="000105B9">
        <w:t>The topic classification is base</w:t>
      </w:r>
      <w:r w:rsidR="002C63B2">
        <w:t>d</w:t>
      </w:r>
      <w:r w:rsidR="000105B9">
        <w:t xml:space="preserve"> on a tree with three levels</w:t>
      </w:r>
      <w:r w:rsidR="002C63B2">
        <w:t>.</w:t>
      </w:r>
      <w:r w:rsidR="008926E8">
        <w:t xml:space="preserve"> </w:t>
      </w:r>
      <w:r w:rsidR="002C63B2">
        <w:t>F</w:t>
      </w:r>
      <w:r w:rsidR="008926E8">
        <w:t>or example,</w:t>
      </w:r>
      <w:r w:rsidR="002C63B2">
        <w:t xml:space="preserve"> a poster might be classified with topic</w:t>
      </w:r>
      <w:r w:rsidR="008926E8">
        <w:t xml:space="preserve"> </w:t>
      </w:r>
      <w:r w:rsidR="002C63B2">
        <w:t>“</w:t>
      </w:r>
      <w:r w:rsidR="008926E8">
        <w:t>F.01.r</w:t>
      </w:r>
      <w:r w:rsidR="002C63B2">
        <w:t xml:space="preserve">”, </w:t>
      </w:r>
      <w:r w:rsidR="008926E8">
        <w:t xml:space="preserve">where </w:t>
      </w:r>
      <w:r w:rsidR="002C63B2">
        <w:t>“</w:t>
      </w:r>
      <w:r w:rsidR="008926E8">
        <w:t>F</w:t>
      </w:r>
      <w:r w:rsidR="002C63B2">
        <w:t>”</w:t>
      </w:r>
      <w:r w:rsidR="008926E8">
        <w:t xml:space="preserve"> is the broad area of study in Neuroscience</w:t>
      </w:r>
      <w:r w:rsidR="002C63B2">
        <w:t>, “01” is a subarea</w:t>
      </w:r>
      <w:r w:rsidR="001D6A43">
        <w:t xml:space="preserve"> of “F”</w:t>
      </w:r>
      <w:r w:rsidR="002C63B2">
        <w:t>, and “</w:t>
      </w:r>
      <w:r w:rsidR="002C63B2" w:rsidRPr="002C63B2">
        <w:t>r</w:t>
      </w:r>
      <w:r w:rsidR="002C63B2">
        <w:t xml:space="preserve">” is </w:t>
      </w:r>
      <w:r w:rsidR="00CE0D44">
        <w:t xml:space="preserve">a </w:t>
      </w:r>
      <w:r w:rsidR="002C63B2">
        <w:t>further subdivision</w:t>
      </w:r>
      <w:r w:rsidR="001D6A43">
        <w:t xml:space="preserve"> within “01”</w:t>
      </w:r>
      <w:r w:rsidR="000105B9">
        <w:t>.</w:t>
      </w:r>
      <w:r w:rsidR="008926E8">
        <w:t xml:space="preserve"> </w:t>
      </w:r>
      <w:r w:rsidR="000105B9">
        <w:t xml:space="preserve"> </w:t>
      </w:r>
      <w:r>
        <w:t xml:space="preserve">To validate many of the parameters </w:t>
      </w:r>
      <w:r w:rsidR="001D6A43">
        <w:t>in our performance tests</w:t>
      </w:r>
      <w:r w:rsidR="000105B9">
        <w:t>, we use this topic classification as an indirect measure of how correct the suggestions</w:t>
      </w:r>
      <w:r w:rsidR="00CE0D44">
        <w:t xml:space="preserve"> are</w:t>
      </w:r>
      <w:r w:rsidR="000105B9">
        <w:t xml:space="preserve">. </w:t>
      </w:r>
    </w:p>
    <w:p w14:paraId="0C6717B4" w14:textId="11B0FDF9" w:rsidR="000105B9" w:rsidRPr="00C14BB7" w:rsidRDefault="000105B9" w:rsidP="00540AE9">
      <w:r>
        <w:t>We assume that attendees would be highly interested in one topic only and not interested in others</w:t>
      </w:r>
      <w:r w:rsidR="00B117D1">
        <w:t xml:space="preserve">. This </w:t>
      </w:r>
      <w:r w:rsidR="001D6A43">
        <w:t xml:space="preserve">means that users </w:t>
      </w:r>
      <w:r w:rsidR="00B117D1">
        <w:t xml:space="preserve">would </w:t>
      </w:r>
      <w:r w:rsidR="001D6A43">
        <w:t>tend to like poster from the same area</w:t>
      </w:r>
      <w:r>
        <w:t xml:space="preserve">. While this assumption may not be accurate for a large number of attendees, we believe in captures the intention behind the classification of topics in this particular SfN conference. To measure the quality of suggestions, then, </w:t>
      </w:r>
      <w:r w:rsidR="001D6A43">
        <w:t>we ask the system to suggest ten posters based on a set of “liked” posters from a particular topic</w:t>
      </w:r>
      <w:r>
        <w:t xml:space="preserve">. For each of the suggestions, we </w:t>
      </w:r>
      <w:r w:rsidR="001D6A43">
        <w:t>compute</w:t>
      </w:r>
      <w:r>
        <w:t xml:space="preserve"> the distance of </w:t>
      </w:r>
      <w:r w:rsidR="001D6A43">
        <w:t xml:space="preserve">the suggestion’s </w:t>
      </w:r>
      <w:r>
        <w:t xml:space="preserve">topic to </w:t>
      </w:r>
      <w:r w:rsidR="001D6A43">
        <w:t xml:space="preserve">the topic of the liked posters, using as distance measure the </w:t>
      </w:r>
      <w:r>
        <w:t xml:space="preserve">lowest </w:t>
      </w:r>
      <w:r w:rsidR="001D6A43">
        <w:t xml:space="preserve">common </w:t>
      </w:r>
      <w:r>
        <w:t>an</w:t>
      </w:r>
      <w:r w:rsidR="008317B8">
        <w:t>ce</w:t>
      </w:r>
      <w:r>
        <w:t>stor</w:t>
      </w:r>
      <w:r w:rsidR="000C69E5">
        <w:t xml:space="preserve"> </w:t>
      </w:r>
      <w:r w:rsidR="002D046F">
        <w:t xml:space="preserve">in the topic tree </w:t>
      </w:r>
      <w:r w:rsidR="000C69E5">
        <w:fldChar w:fldCharType="begin"/>
      </w:r>
      <w:r w:rsidR="0086718A">
        <w:instrText xml:space="preserve"> ADDIN EN.CITE &lt;EndNote&gt;&lt;Cite&gt;&lt;Author&gt;Aho&lt;/Author&gt;&lt;Year&gt;1976&lt;/Year&gt;&lt;RecNum&gt;14&lt;/RecNum&gt;&lt;DisplayText&gt;[16]&lt;/DisplayText&gt;&lt;record&gt;&lt;rec-number&gt;14&lt;/rec-number&gt;&lt;foreign-keys&gt;&lt;key app="EN" db-id="dzdffxrxf55zxveex2mpwpzh2zs9vfr050xd" timestamp="1446504046"&gt;14&lt;/key&gt;&lt;/foreign-keys&gt;&lt;ref-type name="Journal Article"&gt;17&lt;/ref-type&gt;&lt;contributors&gt;&lt;authors&gt;&lt;author&gt;Aho, Alfred V&lt;/author&gt;&lt;author&gt;Hopcroft, John E&lt;/author&gt;&lt;author&gt;Ullman, Jeffrey D&lt;/author&gt;&lt;/authors&gt;&lt;/contributors&gt;&lt;titles&gt;&lt;title&gt;On finding lowest common ancestors in trees&lt;/title&gt;&lt;secondary-title&gt;SIAM Journal on computing&lt;/secondary-title&gt;&lt;/titles&gt;&lt;periodical&gt;&lt;full-title&gt;SIAM Journal on computing&lt;/full-title&gt;&lt;/periodical&gt;&lt;pages&gt;115-132&lt;/pages&gt;&lt;volume&gt;5&lt;/volume&gt;&lt;number&gt;1&lt;/number&gt;&lt;dates&gt;&lt;year&gt;1976&lt;/year&gt;&lt;/dates&gt;&lt;isbn&gt;0097-5397&lt;/isbn&gt;&lt;urls&gt;&lt;/urls&gt;&lt;/record&gt;&lt;/Cite&gt;&lt;/EndNote&gt;</w:instrText>
      </w:r>
      <w:r w:rsidR="000C69E5">
        <w:fldChar w:fldCharType="separate"/>
      </w:r>
      <w:r w:rsidR="0086718A">
        <w:rPr>
          <w:noProof/>
        </w:rPr>
        <w:t>[16]</w:t>
      </w:r>
      <w:r w:rsidR="000C69E5">
        <w:fldChar w:fldCharType="end"/>
      </w:r>
      <w:r w:rsidR="008317B8">
        <w:t xml:space="preserve">. Minimizing the </w:t>
      </w:r>
      <w:r>
        <w:t>average</w:t>
      </w:r>
      <w:r w:rsidR="00374123">
        <w:t xml:space="preserve"> of the distances between the like</w:t>
      </w:r>
      <w:r w:rsidR="002D046F">
        <w:t>d</w:t>
      </w:r>
      <w:r w:rsidR="00374123">
        <w:t xml:space="preserve"> topic and the ten suggested posters</w:t>
      </w:r>
      <w:r w:rsidR="008317B8">
        <w:t xml:space="preserve"> will be set </w:t>
      </w:r>
      <w:r w:rsidR="002D046F">
        <w:t>as the performance metric for our comparisons.</w:t>
      </w:r>
    </w:p>
    <w:p w14:paraId="160AD7A8" w14:textId="4937B15F" w:rsidR="00780779" w:rsidRDefault="00BF703C" w:rsidP="005644A3">
      <w:pPr>
        <w:pStyle w:val="Heading1"/>
      </w:pPr>
      <w:bookmarkStart w:id="12" w:name="_Toc308191525"/>
      <w:r>
        <w:lastRenderedPageBreak/>
        <w:t>Results</w:t>
      </w:r>
      <w:bookmarkEnd w:id="12"/>
    </w:p>
    <w:p w14:paraId="3B647E7C" w14:textId="789C5E2D" w:rsidR="00780779" w:rsidRDefault="00D3253A" w:rsidP="008356F5">
      <w:pPr>
        <w:pStyle w:val="Heading2"/>
      </w:pPr>
      <w:bookmarkStart w:id="13" w:name="h.qtt1qw4uvvfs" w:colFirst="0" w:colLast="0"/>
      <w:bookmarkStart w:id="14" w:name="_Toc308191526"/>
      <w:bookmarkEnd w:id="13"/>
      <w:r>
        <w:t>Parameter optimization</w:t>
      </w:r>
      <w:bookmarkEnd w:id="14"/>
    </w:p>
    <w:p w14:paraId="28EEE9E6" w14:textId="3E4A8470" w:rsidR="00D3253A" w:rsidRPr="00C14BB7" w:rsidRDefault="00D3253A" w:rsidP="00540AE9">
      <w:pPr>
        <w:pStyle w:val="Heading3"/>
      </w:pPr>
      <w:bookmarkStart w:id="15" w:name="_Toc308191527"/>
      <w:r>
        <w:t>Number of components for LSA</w:t>
      </w:r>
      <w:bookmarkEnd w:id="15"/>
    </w:p>
    <w:p w14:paraId="6C0EB3AA" w14:textId="1D160BC4" w:rsidR="00837F99" w:rsidRDefault="00837F99" w:rsidP="005644A3">
      <w:pPr>
        <w:rPr>
          <w:szCs w:val="24"/>
        </w:rPr>
      </w:pPr>
      <w:r>
        <w:rPr>
          <w:szCs w:val="24"/>
        </w:rPr>
        <w:t xml:space="preserve">One parameter of the </w:t>
      </w:r>
      <w:r w:rsidR="007C76FB">
        <w:rPr>
          <w:szCs w:val="24"/>
        </w:rPr>
        <w:t>LSA</w:t>
      </w:r>
      <w:r>
        <w:rPr>
          <w:szCs w:val="24"/>
        </w:rPr>
        <w:t xml:space="preserve"> algorithm is the number of components</w:t>
      </w:r>
      <w:r w:rsidR="007C76FB">
        <w:rPr>
          <w:szCs w:val="24"/>
        </w:rPr>
        <w:t xml:space="preserve"> of the SVD </w:t>
      </w:r>
      <w:r w:rsidR="007C76FB">
        <w:rPr>
          <w:szCs w:val="24"/>
        </w:rPr>
        <w:fldChar w:fldCharType="begin"/>
      </w:r>
      <w:r w:rsidR="007C76FB">
        <w:rPr>
          <w:szCs w:val="24"/>
        </w:rPr>
        <w:instrText xml:space="preserve"> ADDIN EN.CITE &lt;EndNote&gt;&lt;Cite&gt;&lt;Author&gt;Bishop&lt;/Author&gt;&lt;Year&gt;2006&lt;/Year&gt;&lt;RecNum&gt;15&lt;/RecNum&gt;&lt;DisplayText&gt;[17]&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7C76FB">
        <w:rPr>
          <w:szCs w:val="24"/>
        </w:rPr>
        <w:fldChar w:fldCharType="separate"/>
      </w:r>
      <w:r w:rsidR="007C76FB">
        <w:rPr>
          <w:noProof/>
          <w:szCs w:val="24"/>
        </w:rPr>
        <w:t>[17]</w:t>
      </w:r>
      <w:r w:rsidR="007C76FB">
        <w:rPr>
          <w:szCs w:val="24"/>
        </w:rPr>
        <w:fldChar w:fldCharType="end"/>
      </w:r>
      <w:r>
        <w:rPr>
          <w:szCs w:val="24"/>
        </w:rPr>
        <w:t xml:space="preserve">, which we find by cross validating on the distance to human curated topic classification as described in Methods. </w:t>
      </w:r>
      <w:r w:rsidR="00703B2E">
        <w:rPr>
          <w:szCs w:val="24"/>
        </w:rPr>
        <w:t>We randomly sampled one poster and liked it. Then, we ask the system to suggest ten posters and compute the average distance in human curated topic of those ten posters to the liked poster (</w:t>
      </w:r>
      <w:r w:rsidR="00CD5550">
        <w:rPr>
          <w:szCs w:val="24"/>
        </w:rPr>
        <w:t xml:space="preserve">Fig. 3A, </w:t>
      </w:r>
      <w:r w:rsidR="00703B2E">
        <w:rPr>
          <w:szCs w:val="24"/>
        </w:rPr>
        <w:t xml:space="preserve">see Methods). In this way, we were able to find </w:t>
      </w:r>
      <w:r w:rsidR="00DD1215">
        <w:rPr>
          <w:szCs w:val="24"/>
        </w:rPr>
        <w:t xml:space="preserve">that the </w:t>
      </w:r>
      <w:r w:rsidR="00703B2E">
        <w:rPr>
          <w:szCs w:val="24"/>
        </w:rPr>
        <w:t>appropria</w:t>
      </w:r>
      <w:r w:rsidR="00CD5550">
        <w:rPr>
          <w:szCs w:val="24"/>
        </w:rPr>
        <w:t>te number of components</w:t>
      </w:r>
      <w:r w:rsidR="00DD1215">
        <w:rPr>
          <w:szCs w:val="24"/>
        </w:rPr>
        <w:t xml:space="preserve"> was around 100</w:t>
      </w:r>
      <w:r w:rsidR="00CD5550">
        <w:rPr>
          <w:szCs w:val="24"/>
        </w:rPr>
        <w:t>.</w:t>
      </w:r>
    </w:p>
    <w:p w14:paraId="0C93AD27" w14:textId="2724DDF1" w:rsidR="00780779" w:rsidRDefault="00F56A81" w:rsidP="008356F5">
      <w:pPr>
        <w:jc w:val="center"/>
      </w:pPr>
      <w:r>
        <w:rPr>
          <w:noProof/>
        </w:rPr>
        <w:drawing>
          <wp:inline distT="0" distB="0" distL="0" distR="0" wp14:anchorId="758178AD" wp14:editId="185C4BBD">
            <wp:extent cx="3058001" cy="1834800"/>
            <wp:effectExtent l="0" t="0" r="0" b="0"/>
            <wp:docPr id="2" name="Picture 2"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8870" cy="1835321"/>
                    </a:xfrm>
                    <a:prstGeom prst="rect">
                      <a:avLst/>
                    </a:prstGeom>
                    <a:noFill/>
                    <a:ln>
                      <a:noFill/>
                    </a:ln>
                  </pic:spPr>
                </pic:pic>
              </a:graphicData>
            </a:graphic>
          </wp:inline>
        </w:drawing>
      </w:r>
    </w:p>
    <w:p w14:paraId="2DFE7F49" w14:textId="57EFAA51" w:rsidR="00780779" w:rsidRPr="008356F5" w:rsidRDefault="009427F2" w:rsidP="008356F5">
      <w:pPr>
        <w:pStyle w:val="Caption"/>
      </w:pPr>
      <w:r w:rsidRPr="008356F5">
        <w:t>Fig</w:t>
      </w:r>
      <w:r w:rsidR="009F60B7">
        <w:t>.</w:t>
      </w:r>
      <w:r w:rsidRPr="008356F5">
        <w:t xml:space="preserve"> </w:t>
      </w:r>
      <w:r w:rsidR="009F60B7">
        <w:t>2</w:t>
      </w:r>
      <w:r w:rsidRPr="008356F5">
        <w:t xml:space="preserve"> </w:t>
      </w:r>
      <w:r w:rsidR="00E33A0D" w:rsidRPr="00C66605">
        <w:rPr>
          <w:b/>
        </w:rPr>
        <w:t xml:space="preserve">Number of </w:t>
      </w:r>
      <w:r w:rsidR="00C66605" w:rsidRPr="00C66605">
        <w:rPr>
          <w:b/>
        </w:rPr>
        <w:t xml:space="preserve">SVD </w:t>
      </w:r>
      <w:r w:rsidR="00E33A0D" w:rsidRPr="00C66605">
        <w:rPr>
          <w:b/>
        </w:rPr>
        <w:t xml:space="preserve">components </w:t>
      </w:r>
      <w:r w:rsidR="00C66605" w:rsidRPr="00C66605">
        <w:rPr>
          <w:b/>
        </w:rPr>
        <w:t>vs. performance of the algorithm to capture human curated topics</w:t>
      </w:r>
    </w:p>
    <w:p w14:paraId="34C6A7D5" w14:textId="7EDBC785" w:rsidR="00D3253A" w:rsidRDefault="00D3253A" w:rsidP="00D3253A">
      <w:pPr>
        <w:pStyle w:val="Heading3"/>
      </w:pPr>
      <w:bookmarkStart w:id="16" w:name="_Toc308191528"/>
      <w:r>
        <w:t xml:space="preserve">Weight of relevant and non-relevant </w:t>
      </w:r>
      <w:r w:rsidR="00E33A0D">
        <w:t>documents for Rocchio algorithm</w:t>
      </w:r>
      <w:bookmarkEnd w:id="16"/>
    </w:p>
    <w:p w14:paraId="431DAEA3" w14:textId="25BEDA69" w:rsidR="000030B2" w:rsidRDefault="00CD5550" w:rsidP="00540AE9">
      <w:r>
        <w:t xml:space="preserve">The Rocchio algorithm </w:t>
      </w:r>
      <w:r w:rsidR="00D62AD6">
        <w:t xml:space="preserve">provides suggestions using two sets of documents, one </w:t>
      </w:r>
      <w:r>
        <w:t xml:space="preserve">found to be relevant </w:t>
      </w:r>
      <w:r w:rsidR="00D62AD6">
        <w:t xml:space="preserve">and another </w:t>
      </w:r>
      <w:r>
        <w:t>found to be non-</w:t>
      </w:r>
      <w:r w:rsidR="00D62AD6">
        <w:t>relevant</w:t>
      </w:r>
      <w:r>
        <w:t xml:space="preserve">. The algorithm differently weighs the importance of relevant documents with a parameter </w:t>
      </w:r>
      <m:oMath>
        <m:r>
          <w:rPr>
            <w:rFonts w:ascii="Cambria Math" w:hAnsi="Cambria Math"/>
          </w:rPr>
          <m:t>α</m:t>
        </m:r>
      </m:oMath>
      <w:r>
        <w:t xml:space="preserve"> and the importance of non-relevant with a parameter </w:t>
      </w:r>
      <m:oMath>
        <m:r>
          <w:rPr>
            <w:rFonts w:ascii="Cambria Math" w:hAnsi="Cambria Math"/>
          </w:rPr>
          <m:t>β</m:t>
        </m:r>
      </m:oMath>
      <w:r>
        <w:t xml:space="preserve"> (see Eq. 1). </w:t>
      </w:r>
      <w:r w:rsidR="00E33A0D">
        <w:t xml:space="preserve">We tuned the parameters </w:t>
      </w:r>
      <m:oMath>
        <m:r>
          <w:rPr>
            <w:rFonts w:ascii="Cambria Math" w:hAnsi="Cambria Math"/>
          </w:rPr>
          <m:t>α</m:t>
        </m:r>
      </m:oMath>
      <w:r w:rsidR="00E33A0D">
        <w:t xml:space="preserve"> and </w:t>
      </w:r>
      <m:oMath>
        <m:r>
          <w:rPr>
            <w:rFonts w:ascii="Cambria Math" w:hAnsi="Cambria Math"/>
          </w:rPr>
          <m:t>β</m:t>
        </m:r>
      </m:oMath>
      <w:r w:rsidR="00C3148C">
        <w:t xml:space="preserve"> </w:t>
      </w:r>
      <w:r w:rsidR="000030B2">
        <w:t xml:space="preserve">using a procedure similar to that used for finding the number of components in SVD. </w:t>
      </w:r>
    </w:p>
    <w:p w14:paraId="70717EB6" w14:textId="56ECE2DD" w:rsidR="00276078" w:rsidRDefault="00C3148C" w:rsidP="00540AE9">
      <w:r>
        <w:t xml:space="preserve">The experiment this time is done by liking one poster from a random topic and voting </w:t>
      </w:r>
      <w:r w:rsidR="000030B2">
        <w:t xml:space="preserve">as </w:t>
      </w:r>
      <w:r>
        <w:t xml:space="preserve">non-relevant a poster from a different topic. </w:t>
      </w:r>
      <w:r w:rsidR="00276078">
        <w:t xml:space="preserve">We performed three experiments where we tested three distances of the non-relevant voted posters: distance 1 (1 subdivision away), distance 2 (in a difference subarea), and distance 3 (in a different area of study). For each of these experiments, </w:t>
      </w:r>
      <w:r w:rsidR="00276078">
        <w:lastRenderedPageBreak/>
        <w:t xml:space="preserve">we tried a grid of </w:t>
      </w:r>
      <m:oMath>
        <m:r>
          <w:rPr>
            <w:rFonts w:ascii="Cambria Math" w:hAnsi="Cambria Math"/>
          </w:rPr>
          <m:t>α</m:t>
        </m:r>
      </m:oMath>
      <w:r w:rsidR="00276078">
        <w:t xml:space="preserve"> and </w:t>
      </w:r>
      <m:oMath>
        <m:r>
          <w:rPr>
            <w:rFonts w:ascii="Cambria Math" w:hAnsi="Cambria Math"/>
          </w:rPr>
          <m:t>β</m:t>
        </m:r>
      </m:oMath>
      <w:r w:rsidR="00276078">
        <w:t xml:space="preserve"> parameters and computed the average topic distance over a set of 1,000 </w:t>
      </w:r>
      <w:r w:rsidR="008D0BCC">
        <w:t xml:space="preserve">simulations (Fig. 4). </w:t>
      </w:r>
    </w:p>
    <w:p w14:paraId="1EC4299B" w14:textId="2720F853" w:rsidR="002D0A9E" w:rsidRDefault="008D0BCC" w:rsidP="00540AE9">
      <w:r>
        <w:t xml:space="preserve">We found that voting as non-relevant </w:t>
      </w:r>
      <w:r w:rsidR="00CB7DB8">
        <w:t xml:space="preserve">those </w:t>
      </w:r>
      <w:r>
        <w:t xml:space="preserve">posters that are away 1 distance produces large effects on </w:t>
      </w:r>
      <w:r w:rsidR="00CB7DB8">
        <w:t>performance</w:t>
      </w:r>
      <w:r>
        <w:t xml:space="preserve">. Interestingly, we found that the parameter </w:t>
      </w:r>
      <m:oMath>
        <m:r>
          <w:rPr>
            <w:rFonts w:ascii="Cambria Math" w:hAnsi="Cambria Math"/>
          </w:rPr>
          <m:t>β</m:t>
        </m:r>
      </m:oMath>
      <w:r>
        <w:t xml:space="preserve"> makes the performance decrease almost always.</w:t>
      </w:r>
      <w:r w:rsidR="002D0A9E">
        <w:t xml:space="preserve"> This means that non-relevant posters should be use</w:t>
      </w:r>
      <w:r w:rsidR="00385EEA">
        <w:t>d</w:t>
      </w:r>
      <w:r w:rsidR="002D0A9E">
        <w:t xml:space="preserve"> to filter out the recommendations rather modifying a </w:t>
      </w:r>
      <w:r w:rsidR="00385EEA">
        <w:t xml:space="preserve">user’s </w:t>
      </w:r>
      <w:r w:rsidR="00CB7DB8">
        <w:t xml:space="preserve">preference </w:t>
      </w:r>
      <w:r w:rsidR="002D0A9E">
        <w:t>vector</w:t>
      </w:r>
      <w:r w:rsidR="00323E11">
        <w:t xml:space="preserve">. </w:t>
      </w:r>
      <w:r>
        <w:t>We also found</w:t>
      </w:r>
      <w:r w:rsidR="00CB7DB8">
        <w:t xml:space="preserve"> that</w:t>
      </w:r>
      <w:r>
        <w:t xml:space="preserve"> the best </w:t>
      </w:r>
      <w:r w:rsidR="00CB7DB8">
        <w:t>alues for the parameter</w:t>
      </w:r>
      <w:r>
        <w:t xml:space="preserve"> </w:t>
      </w:r>
      <m:oMath>
        <m:r>
          <w:rPr>
            <w:rFonts w:ascii="Cambria Math" w:hAnsi="Cambria Math"/>
          </w:rPr>
          <m:t>α</m:t>
        </m:r>
      </m:oMath>
      <w:r>
        <w:t xml:space="preserve"> </w:t>
      </w:r>
      <w:r w:rsidR="00CB7DB8">
        <w:t>are</w:t>
      </w:r>
      <w:r>
        <w:t xml:space="preserve"> </w:t>
      </w:r>
      <w:r w:rsidR="00CB7DB8">
        <w:t xml:space="preserve">always larger </w:t>
      </w:r>
      <w:r>
        <w:t>than 1</w:t>
      </w:r>
      <w:r w:rsidR="00A776BF">
        <w:t xml:space="preserve">. </w:t>
      </w:r>
      <w:r w:rsidR="00CA4D36">
        <w:t xml:space="preserve">Additionally, we found that non-relevant posters that away 3 distance in topic space have little effect on the suggestions (Fig. 4C). This is intuitive because disliking posters that are far away gives little information about the topic that a user may like.  </w:t>
      </w:r>
      <w:r w:rsidR="002D0A9E">
        <w:t xml:space="preserve">At the end, the best combination of parameters for non-relevant posters that are away 1 distance is </w:t>
      </w:r>
      <m:oMath>
        <m:r>
          <w:rPr>
            <w:rFonts w:ascii="Cambria Math" w:hAnsi="Cambria Math"/>
          </w:rPr>
          <m:t>α=1.</m:t>
        </m:r>
      </m:oMath>
      <w:r w:rsidR="002D0A9E">
        <w:t xml:space="preserve">8 and </w:t>
      </w:r>
      <m:oMath>
        <m:r>
          <w:rPr>
            <w:rFonts w:ascii="Cambria Math" w:hAnsi="Cambria Math"/>
          </w:rPr>
          <m:t>β=0</m:t>
        </m:r>
      </m:oMath>
      <w:r w:rsidR="002D0A9E">
        <w:t xml:space="preserve">. </w:t>
      </w:r>
    </w:p>
    <w:p w14:paraId="40B3D730" w14:textId="2C140FA0" w:rsidR="005C321F" w:rsidRDefault="005C321F" w:rsidP="005C321F">
      <w:pPr>
        <w:jc w:val="center"/>
      </w:pPr>
      <w:r>
        <w:rPr>
          <w:noProof/>
        </w:rPr>
        <w:drawing>
          <wp:inline distT="0" distB="0" distL="0" distR="0" wp14:anchorId="6896D074" wp14:editId="27A6F833">
            <wp:extent cx="1785716" cy="1071429"/>
            <wp:effectExtent l="0" t="0" r="0" b="0"/>
            <wp:docPr id="5" name="Picture 5"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502" cy="1071900"/>
                    </a:xfrm>
                    <a:prstGeom prst="rect">
                      <a:avLst/>
                    </a:prstGeom>
                    <a:noFill/>
                    <a:ln>
                      <a:noFill/>
                    </a:ln>
                  </pic:spPr>
                </pic:pic>
              </a:graphicData>
            </a:graphic>
          </wp:inline>
        </w:drawing>
      </w:r>
      <w:r w:rsidR="00570E6F">
        <w:rPr>
          <w:noProof/>
        </w:rPr>
        <w:drawing>
          <wp:inline distT="0" distB="0" distL="0" distR="0" wp14:anchorId="50801FC4" wp14:editId="5E4F87A8">
            <wp:extent cx="1785716" cy="1071429"/>
            <wp:effectExtent l="0" t="0" r="0" b="0"/>
            <wp:docPr id="9" name="Picture 9"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502" cy="1071900"/>
                    </a:xfrm>
                    <a:prstGeom prst="rect">
                      <a:avLst/>
                    </a:prstGeom>
                    <a:noFill/>
                    <a:ln>
                      <a:noFill/>
                    </a:ln>
                  </pic:spPr>
                </pic:pic>
              </a:graphicData>
            </a:graphic>
          </wp:inline>
        </w:drawing>
      </w:r>
      <w:r w:rsidR="00570E6F">
        <w:rPr>
          <w:noProof/>
        </w:rPr>
        <w:drawing>
          <wp:inline distT="0" distB="0" distL="0" distR="0" wp14:anchorId="18A82D91" wp14:editId="06E8CF3F">
            <wp:extent cx="1785716" cy="1071429"/>
            <wp:effectExtent l="0" t="0" r="0" b="0"/>
            <wp:docPr id="10" name="Picture 10"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502" cy="1071900"/>
                    </a:xfrm>
                    <a:prstGeom prst="rect">
                      <a:avLst/>
                    </a:prstGeom>
                    <a:noFill/>
                    <a:ln>
                      <a:noFill/>
                    </a:ln>
                  </pic:spPr>
                </pic:pic>
              </a:graphicData>
            </a:graphic>
          </wp:inline>
        </w:drawing>
      </w:r>
    </w:p>
    <w:p w14:paraId="2D830C88" w14:textId="7DF0DCA2" w:rsidR="005C321F" w:rsidRDefault="005C321F" w:rsidP="005C321F">
      <w:pPr>
        <w:pStyle w:val="Caption"/>
      </w:pPr>
      <w:r w:rsidRPr="008356F5">
        <w:t>Fig</w:t>
      </w:r>
      <w:r w:rsidR="009F60B7">
        <w:t>.</w:t>
      </w:r>
      <w:r w:rsidRPr="008356F5">
        <w:t xml:space="preserve"> </w:t>
      </w:r>
      <w:r w:rsidR="009F60B7">
        <w:t>3</w:t>
      </w:r>
      <w:r w:rsidRPr="008356F5">
        <w:t xml:space="preserve"> </w:t>
      </w:r>
      <w:r w:rsidR="00C66605" w:rsidRPr="00C66605">
        <w:rPr>
          <w:b/>
        </w:rPr>
        <w:t>Finding best parameters to weight relevant and non-relevant votes.</w:t>
      </w:r>
      <w:r w:rsidR="00C66605">
        <w:t xml:space="preserve"> Performance of the system as a function alpha and beta parameters for non-relevant documents that are 1 </w:t>
      </w:r>
      <w:r w:rsidR="00570E6F">
        <w:t>distance away (A), 2 dislike distance away (B), and 3 dislike distance away (C)</w:t>
      </w:r>
      <w:r w:rsidR="00C66605">
        <w:t xml:space="preserve"> in human curated topics</w:t>
      </w:r>
    </w:p>
    <w:p w14:paraId="745C2018" w14:textId="2B858AE2" w:rsidR="00780779" w:rsidRDefault="00DB0904" w:rsidP="00DB0904">
      <w:pPr>
        <w:pStyle w:val="Heading2"/>
      </w:pPr>
      <w:bookmarkStart w:id="17" w:name="_Toc308191529"/>
      <w:r>
        <w:t>Algorithm comparison</w:t>
      </w:r>
      <w:bookmarkEnd w:id="17"/>
    </w:p>
    <w:p w14:paraId="71A4E84F" w14:textId="1FD26C10" w:rsidR="00BA6733" w:rsidRDefault="00256D38" w:rsidP="00AE3218">
      <w:r>
        <w:t xml:space="preserve">In this section, we compare the performance of our algorithm against </w:t>
      </w:r>
      <w:r w:rsidR="00BA6733">
        <w:t xml:space="preserve">common </w:t>
      </w:r>
      <w:r>
        <w:t xml:space="preserve">alternatives. </w:t>
      </w:r>
      <w:r w:rsidR="00BA6733">
        <w:t>Our algorithm requires the use of abstracts, a significantly more complex data source than keywords, for example. However, using the full abstract could capture variability that is not available in other simpler methods. To properly test the advantages of our approach, we cross validate the performance of our method by using human curated topic distance</w:t>
      </w:r>
      <w:r w:rsidR="000C0202">
        <w:t>s as a performance metric</w:t>
      </w:r>
      <w:r w:rsidR="00BA6733">
        <w:t xml:space="preserve"> (see Methods).</w:t>
      </w:r>
    </w:p>
    <w:p w14:paraId="7CBD819D" w14:textId="0E4C72DF" w:rsidR="00BA6733" w:rsidRDefault="00BA6733" w:rsidP="00AE3218">
      <w:r>
        <w:t xml:space="preserve">For each of the algorithms tested below, we </w:t>
      </w:r>
      <w:r w:rsidR="00675DE1">
        <w:t>perform</w:t>
      </w:r>
      <w:r>
        <w:t xml:space="preserve"> the following simulation to estimate their performance</w:t>
      </w:r>
      <w:r w:rsidR="00186950">
        <w:t>s</w:t>
      </w:r>
      <w:r>
        <w:t xml:space="preserve">. </w:t>
      </w:r>
      <w:r w:rsidR="00186950">
        <w:t xml:space="preserve">For each run of a simulation, we pick a poster at random and vote it as relevant. Then, we ask the algorithm to suggest ten posters based on that vote. We compute the average </w:t>
      </w:r>
      <w:r w:rsidR="00186950">
        <w:lastRenderedPageBreak/>
        <w:t>distance in human curated topic space between the suggestions and the liked poster. We then vote for another poster randomly selected from the same human curated topic as the first poster. We again ask the algorithm to suggest a set of ten posters and again we compute the average distance. We repeat this process ma</w:t>
      </w:r>
      <w:r w:rsidR="005F14B4">
        <w:t>ny times to obtain the average distance to human curated topics as a function of the number of votes. This simulation will help us understand the performance of the algorithms as they gather more votes from a simulated user.</w:t>
      </w:r>
    </w:p>
    <w:p w14:paraId="1AFE9509" w14:textId="4D94FB50" w:rsidR="00BA6733" w:rsidRDefault="00BA6733" w:rsidP="00BA6733">
      <w:r>
        <w:t xml:space="preserve">As a baseline for all comparisons, we compute the performance of a null model that suggests posters at random. </w:t>
      </w:r>
      <w:r w:rsidR="00DB0904">
        <w:t xml:space="preserve">This is necessary because the </w:t>
      </w:r>
      <w:r w:rsidR="00A27257">
        <w:t>distribution</w:t>
      </w:r>
      <w:r w:rsidR="00DB0904">
        <w:t xml:space="preserve"> of human curated topic</w:t>
      </w:r>
      <w:r w:rsidR="00D92415">
        <w:t>s</w:t>
      </w:r>
      <w:r w:rsidR="00DB0904">
        <w:t xml:space="preserve"> is not </w:t>
      </w:r>
      <w:r>
        <w:t>uniform</w:t>
      </w:r>
      <w:r w:rsidR="00D92415">
        <w:t xml:space="preserve"> and therefore the distances could be distributed in unexpected ways</w:t>
      </w:r>
      <w:r w:rsidR="00DB0904">
        <w:t xml:space="preserve">. </w:t>
      </w:r>
      <w:r w:rsidR="00D92415">
        <w:t xml:space="preserve">Not </w:t>
      </w:r>
      <w:r w:rsidR="00726D94">
        <w:t>surprisingly</w:t>
      </w:r>
      <w:r w:rsidR="00D92415">
        <w:t>, t</w:t>
      </w:r>
      <w:r w:rsidR="005F14B4">
        <w:t>he average distance to the human curated topic remain</w:t>
      </w:r>
      <w:r w:rsidR="00D92415">
        <w:t>ed</w:t>
      </w:r>
      <w:r w:rsidR="005F14B4">
        <w:t xml:space="preserve"> co</w:t>
      </w:r>
      <w:r w:rsidR="00F666C7">
        <w:t>n</w:t>
      </w:r>
      <w:r w:rsidR="005F14B4">
        <w:t>stant wit</w:t>
      </w:r>
      <w:r w:rsidR="00D92415">
        <w:t>h the number of votes (Fig. 5, Random line) but it was below 3, which is the farthest possible</w:t>
      </w:r>
      <w:r w:rsidR="00DF098C">
        <w:t xml:space="preserve"> distance</w:t>
      </w:r>
      <w:r w:rsidR="00D92415">
        <w:t>. This baseline will allow us to compare performance against a proper null model.</w:t>
      </w:r>
    </w:p>
    <w:p w14:paraId="3946E31C" w14:textId="6DA62E18" w:rsidR="00D92415" w:rsidRDefault="00D92415" w:rsidP="00BA6733">
      <w:r>
        <w:t>Keywords are another common recommendation technique that relies on using human curated “tags” for each document. In our dataset (see Materials and Methods), the authors themselves assigned multiple keywords by picking</w:t>
      </w:r>
      <w:r w:rsidR="00922813">
        <w:t xml:space="preserve"> them</w:t>
      </w:r>
      <w:r>
        <w:t xml:space="preserve"> from a predefined set </w:t>
      </w:r>
      <w:r w:rsidR="005368FE">
        <w:t>crafted</w:t>
      </w:r>
      <w:r>
        <w:t xml:space="preserve"> by the orga</w:t>
      </w:r>
      <w:r w:rsidR="00726D94">
        <w:t xml:space="preserve">nizers. We used these keywords to produce recommendations by </w:t>
      </w:r>
      <w:r w:rsidR="005368FE">
        <w:t xml:space="preserve">simply using them as </w:t>
      </w:r>
      <w:r w:rsidR="00726D94">
        <w:t xml:space="preserve">documents. Therefore, we model keyword counts using a tf-idf to 30 SVD dimensions. Preliminary analysis </w:t>
      </w:r>
      <w:r w:rsidR="00377406">
        <w:t>revealted that</w:t>
      </w:r>
      <w:r w:rsidR="00726D94">
        <w:t xml:space="preserve"> 30 dimensions </w:t>
      </w:r>
      <w:r w:rsidR="00377406">
        <w:t xml:space="preserve">was an appropriate </w:t>
      </w:r>
      <w:r w:rsidR="00726D94">
        <w:t xml:space="preserve">number </w:t>
      </w:r>
      <w:r w:rsidR="00377406">
        <w:t xml:space="preserve">to capture </w:t>
      </w:r>
      <w:r w:rsidR="00726D94">
        <w:t>most of the variability. Suggestion</w:t>
      </w:r>
      <w:r w:rsidR="00ED5313">
        <w:t>s</w:t>
      </w:r>
      <w:r w:rsidR="00726D94">
        <w:t xml:space="preserve"> using keywords perform</w:t>
      </w:r>
      <w:r w:rsidR="005279ED">
        <w:t>s</w:t>
      </w:r>
      <w:r w:rsidR="00726D94">
        <w:t xml:space="preserve"> significantly better than random suggestions (</w:t>
      </w:r>
      <w:r w:rsidR="005279ED">
        <w:t xml:space="preserve">paired </w:t>
      </w:r>
      <w:r w:rsidR="005279ED" w:rsidRPr="005279ED">
        <w:rPr>
          <w:i/>
        </w:rPr>
        <w:t>t</w:t>
      </w:r>
      <w:r w:rsidR="005279ED">
        <w:t>(</w:t>
      </w:r>
      <w:r w:rsidR="006A1C3D">
        <w:t>4999</w:t>
      </w:r>
      <w:r w:rsidR="005279ED">
        <w:t xml:space="preserve">) = </w:t>
      </w:r>
      <w:r w:rsidR="006A1C3D">
        <w:t>74.74</w:t>
      </w:r>
      <w:r w:rsidR="005279ED">
        <w:t xml:space="preserve">, </w:t>
      </w:r>
      <w:r w:rsidR="005279ED">
        <w:rPr>
          <w:i/>
        </w:rPr>
        <w:t>p</w:t>
      </w:r>
      <w:r w:rsidR="005279ED">
        <w:t xml:space="preserve"> &lt; 0.0</w:t>
      </w:r>
      <w:r w:rsidR="006A1C3D">
        <w:t>0</w:t>
      </w:r>
      <w:r w:rsidR="005279ED">
        <w:t xml:space="preserve">01) </w:t>
      </w:r>
      <w:r w:rsidR="006A1C3D">
        <w:t>and</w:t>
      </w:r>
      <w:r w:rsidR="005279ED">
        <w:t xml:space="preserve"> keyword suggestion performance improve</w:t>
      </w:r>
      <w:r w:rsidR="00ED5313">
        <w:t>s</w:t>
      </w:r>
      <w:r w:rsidR="005279ED">
        <w:t xml:space="preserve"> </w:t>
      </w:r>
      <w:r w:rsidR="00ED5313">
        <w:t>with</w:t>
      </w:r>
      <w:r w:rsidR="005279ED">
        <w:t xml:space="preserve"> </w:t>
      </w:r>
      <w:r w:rsidR="00ED5313">
        <w:t xml:space="preserve">the </w:t>
      </w:r>
      <w:r w:rsidR="005279ED">
        <w:t xml:space="preserve">number of votes (Fig. 5, </w:t>
      </w:r>
      <w:r w:rsidR="005279ED">
        <w:rPr>
          <w:i/>
        </w:rPr>
        <w:t>t</w:t>
      </w:r>
      <w:r w:rsidR="005279ED">
        <w:t>(</w:t>
      </w:r>
      <w:r w:rsidR="006A1C3D">
        <w:t>4998</w:t>
      </w:r>
      <w:r w:rsidR="005279ED">
        <w:t xml:space="preserve">) = </w:t>
      </w:r>
      <w:r w:rsidR="006A1C3D">
        <w:t>-4.428</w:t>
      </w:r>
      <w:r w:rsidR="005279ED">
        <w:t xml:space="preserve">, </w:t>
      </w:r>
      <w:r w:rsidR="005279ED">
        <w:rPr>
          <w:i/>
        </w:rPr>
        <w:t>p</w:t>
      </w:r>
      <w:r w:rsidR="005279ED">
        <w:t xml:space="preserve"> </w:t>
      </w:r>
      <w:r w:rsidR="006A1C3D">
        <w:t>&lt;</w:t>
      </w:r>
      <w:r w:rsidR="005279ED">
        <w:t xml:space="preserve"> </w:t>
      </w:r>
      <w:r w:rsidR="006A1C3D">
        <w:t>0.0001</w:t>
      </w:r>
      <w:r w:rsidR="005279ED">
        <w:t>). While keywords allows for better suggestions</w:t>
      </w:r>
      <w:r w:rsidR="00ED5313">
        <w:t xml:space="preserve"> than the null model, </w:t>
      </w:r>
      <w:r w:rsidR="005279ED">
        <w:t xml:space="preserve">authors </w:t>
      </w:r>
      <w:r w:rsidR="00ED5313">
        <w:t xml:space="preserve">need to </w:t>
      </w:r>
      <w:r w:rsidR="005279ED">
        <w:t>manually provide them.</w:t>
      </w:r>
    </w:p>
    <w:p w14:paraId="39F64410" w14:textId="0357CEB8" w:rsidR="009B5F02" w:rsidRDefault="005279ED" w:rsidP="00AE3218">
      <w:r>
        <w:t xml:space="preserve">Scholar Concierge uses the abstracts to automatically extract topics and provide suggestions. We found that Scholar Concierge produces significantly better suggestions than keywords (Fig. 5, </w:t>
      </w:r>
      <w:r>
        <w:rPr>
          <w:i/>
        </w:rPr>
        <w:t>t</w:t>
      </w:r>
      <w:r>
        <w:t>(</w:t>
      </w:r>
      <w:r w:rsidR="006A1C3D">
        <w:t>4999</w:t>
      </w:r>
      <w:r>
        <w:t xml:space="preserve">) = </w:t>
      </w:r>
      <w:r w:rsidR="006A1C3D">
        <w:t>78.95</w:t>
      </w:r>
      <w:r>
        <w:t xml:space="preserve">, </w:t>
      </w:r>
      <w:r>
        <w:rPr>
          <w:i/>
        </w:rPr>
        <w:t>p</w:t>
      </w:r>
      <w:r>
        <w:t xml:space="preserve"> &lt; 0.0</w:t>
      </w:r>
      <w:r w:rsidR="006A1C3D">
        <w:t>0</w:t>
      </w:r>
      <w:r>
        <w:t>01). Also, we found that the performance significantly improves as the system learns more about a user (</w:t>
      </w:r>
      <w:r>
        <w:rPr>
          <w:i/>
        </w:rPr>
        <w:t>t</w:t>
      </w:r>
      <w:r>
        <w:t>(</w:t>
      </w:r>
      <w:r w:rsidR="00CA2B98">
        <w:t>4998</w:t>
      </w:r>
      <w:r>
        <w:t xml:space="preserve">) = </w:t>
      </w:r>
      <w:r w:rsidR="00CA2B98">
        <w:t>-31.6</w:t>
      </w:r>
      <w:r>
        <w:t xml:space="preserve">, </w:t>
      </w:r>
      <w:r>
        <w:rPr>
          <w:i/>
        </w:rPr>
        <w:t xml:space="preserve">p </w:t>
      </w:r>
      <w:r>
        <w:t xml:space="preserve">&lt; 0.001). </w:t>
      </w:r>
      <w:r w:rsidR="00C856A8">
        <w:t>Moreover, we found that Scholarfy improves with votes significantly faster than the keyword model (</w:t>
      </w:r>
      <w:r w:rsidR="00C856A8">
        <w:rPr>
          <w:i/>
        </w:rPr>
        <w:t>t</w:t>
      </w:r>
      <w:r w:rsidR="00C856A8">
        <w:t xml:space="preserve">(9997) = –66.28, </w:t>
      </w:r>
      <w:r w:rsidR="00C856A8">
        <w:rPr>
          <w:i/>
        </w:rPr>
        <w:t>p</w:t>
      </w:r>
      <w:r w:rsidR="00C856A8">
        <w:t xml:space="preserve"> &lt; 0.0001). </w:t>
      </w:r>
      <w:r w:rsidR="000044A9">
        <w:t>Scholar Concierge thus does not require humans to provide keywords and improves the recommendation as more votes are provided.</w:t>
      </w:r>
    </w:p>
    <w:p w14:paraId="34A0C7E5" w14:textId="77777777" w:rsidR="009B5F02" w:rsidRDefault="009B5F02" w:rsidP="00D93815">
      <w:pPr>
        <w:jc w:val="center"/>
      </w:pPr>
      <w:r w:rsidRPr="009B5F02">
        <w:rPr>
          <w:noProof/>
        </w:rPr>
        <w:lastRenderedPageBreak/>
        <w:drawing>
          <wp:inline distT="0" distB="0" distL="0" distR="0" wp14:anchorId="2E9CAE92" wp14:editId="3D32A732">
            <wp:extent cx="3220566" cy="1990531"/>
            <wp:effectExtent l="0" t="0" r="5715" b="0"/>
            <wp:docPr id="6" name="Picture 6" descr="Macintosh HD:Users:titipat:Desktop:Git:scholarfy:article:figures:performance_vs_vo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performance_vs_votes.pdf"/>
                    <pic:cNvPicPr>
                      <a:picLocks noChangeAspect="1" noChangeArrowheads="1"/>
                    </pic:cNvPicPr>
                  </pic:nvPicPr>
                  <pic:blipFill rotWithShape="1">
                    <a:blip r:embed="rId15">
                      <a:extLst>
                        <a:ext uri="{28A0092B-C50C-407E-A947-70E740481C1C}">
                          <a14:useLocalDpi xmlns:a14="http://schemas.microsoft.com/office/drawing/2010/main" val="0"/>
                        </a:ext>
                      </a:extLst>
                    </a:blip>
                    <a:srcRect l="2612" t="3774" r="7206" b="3328"/>
                    <a:stretch/>
                  </pic:blipFill>
                  <pic:spPr bwMode="auto">
                    <a:xfrm>
                      <a:off x="0" y="0"/>
                      <a:ext cx="3222417" cy="1991675"/>
                    </a:xfrm>
                    <a:prstGeom prst="rect">
                      <a:avLst/>
                    </a:prstGeom>
                    <a:noFill/>
                    <a:ln>
                      <a:noFill/>
                    </a:ln>
                    <a:extLst>
                      <a:ext uri="{53640926-AAD7-44d8-BBD7-CCE9431645EC}">
                        <a14:shadowObscured xmlns:a14="http://schemas.microsoft.com/office/drawing/2010/main"/>
                      </a:ext>
                    </a:extLst>
                  </pic:spPr>
                </pic:pic>
              </a:graphicData>
            </a:graphic>
          </wp:inline>
        </w:drawing>
      </w:r>
    </w:p>
    <w:p w14:paraId="733856FE" w14:textId="223E12EA" w:rsidR="00336672" w:rsidRPr="00336672" w:rsidRDefault="00D93815" w:rsidP="00336672">
      <w:pPr>
        <w:pStyle w:val="Caption"/>
      </w:pPr>
      <w:r>
        <w:t>Fig.</w:t>
      </w:r>
      <w:r w:rsidR="00336672">
        <w:t xml:space="preserve"> </w:t>
      </w:r>
      <w:r w:rsidR="009F60B7">
        <w:t>4</w:t>
      </w:r>
      <w:r w:rsidR="00336672">
        <w:t xml:space="preserve"> </w:t>
      </w:r>
      <w:r w:rsidR="00D92415" w:rsidRPr="00D93815">
        <w:rPr>
          <w:b/>
        </w:rPr>
        <w:t>Comparison of algorithms as they learn more from a simulated user</w:t>
      </w:r>
      <w:r w:rsidR="00D92415">
        <w:t>. Random suggestions</w:t>
      </w:r>
      <w:r w:rsidR="00ED5313">
        <w:t xml:space="preserve">’ </w:t>
      </w:r>
      <w:r w:rsidR="00A2677B">
        <w:t>performance is</w:t>
      </w:r>
      <w:r w:rsidR="00ED5313">
        <w:t xml:space="preserve"> not necessarily 3 distance</w:t>
      </w:r>
      <w:r w:rsidR="00D92415">
        <w:t xml:space="preserve"> away in the topic tree, but remain constant with more votes. Keywords improve their suggestions. Scholarfy significantly impro</w:t>
      </w:r>
      <w:r w:rsidR="00ED5313">
        <w:t>ves on keywords and event fu</w:t>
      </w:r>
      <w:r w:rsidR="001C7B66">
        <w:t>rther with more votes.</w:t>
      </w:r>
      <w:bookmarkStart w:id="18" w:name="_GoBack"/>
      <w:bookmarkEnd w:id="18"/>
    </w:p>
    <w:p w14:paraId="5B79A0B0" w14:textId="5FE78D92" w:rsidR="0089158E" w:rsidRDefault="0089158E" w:rsidP="0089158E">
      <w:pPr>
        <w:pStyle w:val="Heading1"/>
      </w:pPr>
      <w:bookmarkStart w:id="19" w:name="_Toc308191530"/>
      <w:r>
        <w:t>Discussion and conclusion</w:t>
      </w:r>
      <w:bookmarkEnd w:id="19"/>
    </w:p>
    <w:p w14:paraId="512EF886" w14:textId="2EA822A3" w:rsidR="0089158E" w:rsidRDefault="00D36DF9" w:rsidP="00F61909">
      <w:r>
        <w:t xml:space="preserve">Discovering </w:t>
      </w:r>
      <w:r w:rsidR="002C093E">
        <w:t xml:space="preserve">new and relevant </w:t>
      </w:r>
      <w:r>
        <w:t>scholarly material is almost impossible without the use of system</w:t>
      </w:r>
      <w:r w:rsidR="002C093E">
        <w:t>s</w:t>
      </w:r>
      <w:r>
        <w:t xml:space="preserve"> that help scientists </w:t>
      </w:r>
      <w:r w:rsidR="00C05690">
        <w:t>find</w:t>
      </w:r>
      <w:r>
        <w:t xml:space="preserve"> them</w:t>
      </w:r>
      <w:r w:rsidR="002C093E">
        <w:t xml:space="preserve">. For some time now, </w:t>
      </w:r>
      <w:r w:rsidR="00302D4A">
        <w:t>I</w:t>
      </w:r>
      <w:r w:rsidR="002C093E">
        <w:t xml:space="preserve">nternet users have enjoyed </w:t>
      </w:r>
      <w:r w:rsidR="00C05690">
        <w:t>websites</w:t>
      </w:r>
      <w:r w:rsidR="002C093E">
        <w:t xml:space="preserve"> that recommend movies, news, and music. However, the same cannot be said about scientists</w:t>
      </w:r>
      <w:r w:rsidR="00C05690">
        <w:t xml:space="preserve">. They </w:t>
      </w:r>
      <w:r w:rsidR="002C093E">
        <w:t xml:space="preserve">commonly use </w:t>
      </w:r>
      <w:r w:rsidR="00C05690">
        <w:t xml:space="preserve">legacy </w:t>
      </w:r>
      <w:r w:rsidR="002C093E">
        <w:t>search system</w:t>
      </w:r>
      <w:r w:rsidR="00C05690">
        <w:t>s that cannot learn from previous searchers</w:t>
      </w:r>
      <w:r w:rsidR="002C093E">
        <w:t xml:space="preserve">. </w:t>
      </w:r>
      <w:r w:rsidR="00302D4A">
        <w:t xml:space="preserve">In this article, we propose a system that can </w:t>
      </w:r>
      <w:r w:rsidR="00C05690">
        <w:t xml:space="preserve">improve recommendations based on a </w:t>
      </w:r>
      <w:r w:rsidR="00302D4A">
        <w:t xml:space="preserve">scientist votes </w:t>
      </w:r>
      <w:r w:rsidR="00C05690">
        <w:t xml:space="preserve">for </w:t>
      </w:r>
      <w:r w:rsidR="00302D4A">
        <w:t xml:space="preserve">relevant and irrelevant </w:t>
      </w:r>
      <w:r w:rsidR="00C05690">
        <w:t>documents</w:t>
      </w:r>
      <w:r w:rsidR="00302D4A">
        <w:t>. We tested the system on a set of posters presented at the Society for Neuroscience 2015 conference. We found that our system significantly improves on suggestions based on author-assigned keywords. We also found that our system significantly improves its performance as the user provides more votes. The system returns a complete schedule of posters to visit within 100 ms</w:t>
      </w:r>
      <w:r w:rsidR="008D3CB4">
        <w:t xml:space="preserve"> for a conference of around 15K posters</w:t>
      </w:r>
      <w:r w:rsidR="00302D4A">
        <w:t xml:space="preserve">. </w:t>
      </w:r>
      <w:r w:rsidR="008D3CB4">
        <w:t xml:space="preserve">We publish our </w:t>
      </w:r>
      <w:r w:rsidR="00302D4A">
        <w:t xml:space="preserve">source code of the system so others can expand its functionality. In sum, </w:t>
      </w:r>
      <w:r w:rsidR="00115C9C">
        <w:t xml:space="preserve">this article presents </w:t>
      </w:r>
      <w:r w:rsidR="00302D4A">
        <w:t>a system that can make scientific discovery faster and more accurate than what is possible today.</w:t>
      </w:r>
    </w:p>
    <w:p w14:paraId="3C751E25" w14:textId="1F3A2782" w:rsidR="00982DF1" w:rsidRDefault="00982DF1" w:rsidP="00F61909">
      <w:r>
        <w:t xml:space="preserve">One surprising finding in our analysis is that the posters voted as non-relevant were better left not influencing the final preference </w:t>
      </w:r>
      <w:r w:rsidR="00427466">
        <w:t>vector</w:t>
      </w:r>
      <w:r>
        <w:t xml:space="preserve">. In particular, when voted non-relevant posters were close in topic space to the liked posters, then the system degraded. If those non-relevant posters were far away, then the degradation </w:t>
      </w:r>
      <w:r w:rsidR="00595E7D">
        <w:t xml:space="preserve">disappeared. For the ranges of parameters tried here, the </w:t>
      </w:r>
      <w:r w:rsidR="00595E7D">
        <w:lastRenderedPageBreak/>
        <w:t>non-relevant posters are better used as a way for the user to remove recommendations from the list of suggested posters. In the future, we will expand the experiment to include real world data on more posters that were relevant. This may allow the algorithm to better understand the topic preference vector better and ther</w:t>
      </w:r>
      <w:r w:rsidR="00427466">
        <w:t>efore offer suggestions that exploit the knowledge built in non-relevant votes</w:t>
      </w:r>
    </w:p>
    <w:p w14:paraId="2CD6A371" w14:textId="29DD6C30" w:rsidR="00595E7D" w:rsidRDefault="00595E7D" w:rsidP="00F61909">
      <w:r>
        <w:t xml:space="preserve">The topic modeling technique used in our algorithm assumes that topics live </w:t>
      </w:r>
      <w:r w:rsidR="005A0745">
        <w:t>on</w:t>
      </w:r>
      <w:r>
        <w:t xml:space="preserve"> a linear space. While this assumption provides significant computational time advantages, there might be cases where more complex modeling approaches may capture more subtle </w:t>
      </w:r>
      <w:r w:rsidR="005A0745">
        <w:t>topical relationships</w:t>
      </w:r>
      <w:r>
        <w:t xml:space="preserve">. In the future, we will try non-linear probabilistic approaches such as Latent Dirichlet Allocation (LDA) </w:t>
      </w:r>
      <w:r w:rsidR="006B5438">
        <w:t xml:space="preserve">or similar methods </w:t>
      </w:r>
      <w:r>
        <w:fldChar w:fldCharType="begin"/>
      </w:r>
      <w:r w:rsidR="0086718A">
        <w:instrText xml:space="preserve"> ADDIN EN.CITE &lt;EndNote&gt;&lt;Cite&gt;&lt;Author&gt;Blei&lt;/Author&gt;&lt;Year&gt;2003&lt;/Year&gt;&lt;RecNum&gt;17&lt;/RecNum&gt;&lt;DisplayText&gt;[18, 19]&lt;/DisplayText&gt;&lt;record&gt;&lt;rec-number&gt;17&lt;/rec-number&gt;&lt;foreign-keys&gt;&lt;key app="EN" db-id="0vrevtevet550fexzvy5frfps5a0tzt0tpz2" timestamp="1446591845"&gt;17&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the Journal of machine Learning research&lt;/secondary-title&gt;&lt;/titles&gt;&lt;periodical&gt;&lt;full-title&gt;the Journal of machine Learning research&lt;/full-title&gt;&lt;/periodical&gt;&lt;pages&gt;993-1022&lt;/pages&gt;&lt;volume&gt;3&lt;/volume&gt;&lt;dates&gt;&lt;year&gt;2003&lt;/year&gt;&lt;/dates&gt;&lt;isbn&gt;1532-4435&lt;/isbn&gt;&lt;urls&gt;&lt;/urls&gt;&lt;/record&gt;&lt;/Cite&gt;&lt;Cite&gt;&lt;Author&gt;Lancichinetti&lt;/Author&gt;&lt;Year&gt;2015&lt;/Year&gt;&lt;RecNum&gt;21&lt;/RecNum&gt;&lt;record&gt;&lt;rec-number&gt;21&lt;/rec-number&gt;&lt;foreign-keys&gt;&lt;key app="EN" db-id="0vrevtevet550fexzvy5frfps5a0tzt0tpz2" timestamp="1446592416"&gt;21&lt;/key&gt;&lt;/foreign-keys&gt;&lt;ref-type name="Journal Article"&gt;17&lt;/ref-type&gt;&lt;contributors&gt;&lt;authors&gt;&lt;author&gt;Lancichinetti, Andrea&lt;/author&gt;&lt;author&gt;Sirer, M Irmak&lt;/author&gt;&lt;author&gt;Wang, Jane X&lt;/author&gt;&lt;author&gt;Acuna, Daniel&lt;/author&gt;&lt;author&gt;Körding, Konrad&lt;/author&gt;&lt;author&gt;Amaral, Luís A Nunes&lt;/author&gt;&lt;/authors&gt;&lt;/contributors&gt;&lt;titles&gt;&lt;title&gt;High-Reproducibility and High-Accuracy Method for Automated Topic Classification&lt;/title&gt;&lt;secondary-title&gt;Physical Review X&lt;/secondary-title&gt;&lt;/titles&gt;&lt;periodical&gt;&lt;full-title&gt;Physical Review X&lt;/full-title&gt;&lt;/periodical&gt;&lt;pages&gt;011007&lt;/pages&gt;&lt;volume&gt;5&lt;/volume&gt;&lt;number&gt;1&lt;/number&gt;&lt;dates&gt;&lt;year&gt;2015&lt;/year&gt;&lt;/dates&gt;&lt;urls&gt;&lt;/urls&gt;&lt;/record&gt;&lt;/Cite&gt;&lt;/EndNote&gt;</w:instrText>
      </w:r>
      <w:r>
        <w:fldChar w:fldCharType="separate"/>
      </w:r>
      <w:r w:rsidR="0086718A">
        <w:rPr>
          <w:noProof/>
        </w:rPr>
        <w:t>[18, 19]</w:t>
      </w:r>
      <w:r>
        <w:fldChar w:fldCharType="end"/>
      </w:r>
      <w:r>
        <w:t xml:space="preserve">, which recently have been shown to scale well </w:t>
      </w:r>
      <w:r>
        <w:fldChar w:fldCharType="begin"/>
      </w:r>
      <w:r w:rsidR="0086718A">
        <w:instrText xml:space="preserve"> ADDIN EN.CITE &lt;EndNote&gt;&lt;Cite&gt;&lt;Author&gt;Hoffman&lt;/Author&gt;&lt;Year&gt;2010&lt;/Year&gt;&lt;RecNum&gt;18&lt;/RecNum&gt;&lt;DisplayText&gt;[20]&lt;/DisplayText&gt;&lt;record&gt;&lt;rec-number&gt;18&lt;/rec-number&gt;&lt;foreign-keys&gt;&lt;key app="EN" db-id="0vrevtevet550fexzvy5frfps5a0tzt0tpz2" timestamp="1446591912"&gt;18&lt;/key&gt;&lt;/foreign-keys&gt;&lt;ref-type name="Conference Proceedings"&gt;10&lt;/ref-type&gt;&lt;contributors&gt;&lt;authors&gt;&lt;author&gt;Hoffman, Matthew&lt;/author&gt;&lt;author&gt;Bach, Francis R&lt;/author&gt;&lt;author&gt;Blei, David M&lt;/author&gt;&lt;/authors&gt;&lt;/contributors&gt;&lt;titles&gt;&lt;title&gt;Online learning for latent dirichlet allocation&lt;/title&gt;&lt;secondary-title&gt;advances in neural information processing systems&lt;/secondary-title&gt;&lt;/titles&gt;&lt;pages&gt;856-864&lt;/pages&gt;&lt;dates&gt;&lt;year&gt;2010&lt;/year&gt;&lt;/dates&gt;&lt;urls&gt;&lt;/urls&gt;&lt;/record&gt;&lt;/Cite&gt;&lt;/EndNote&gt;</w:instrText>
      </w:r>
      <w:r>
        <w:fldChar w:fldCharType="separate"/>
      </w:r>
      <w:r w:rsidR="0086718A">
        <w:rPr>
          <w:noProof/>
        </w:rPr>
        <w:t>[20]</w:t>
      </w:r>
      <w:r>
        <w:fldChar w:fldCharType="end"/>
      </w:r>
      <w:r>
        <w:t xml:space="preserve">. To better capture entities embedded in the text, future research will also investigate how to use deep learning modeling of words and phrases </w:t>
      </w:r>
      <w:r w:rsidR="006B5438">
        <w:fldChar w:fldCharType="begin"/>
      </w:r>
      <w:r w:rsidR="0086718A">
        <w:instrText xml:space="preserve"> ADDIN EN.CITE &lt;EndNote&gt;&lt;Cite&gt;&lt;Author&gt;Mikolov&lt;/Author&gt;&lt;Year&gt;2013&lt;/Year&gt;&lt;RecNum&gt;19&lt;/RecNum&gt;&lt;DisplayText&gt;[21, 22]&lt;/DisplayText&gt;&lt;record&gt;&lt;rec-number&gt;19&lt;/rec-number&gt;&lt;foreign-keys&gt;&lt;key app="EN" db-id="0vrevtevet550fexzvy5frfps5a0tzt0tpz2" timestamp="1446592141"&gt;19&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Cite&gt;&lt;Author&gt;Pennington&lt;/Author&gt;&lt;Year&gt;2014&lt;/Year&gt;&lt;RecNum&gt;20&lt;/RecNum&gt;&lt;record&gt;&lt;rec-number&gt;20&lt;/rec-number&gt;&lt;foreign-keys&gt;&lt;key app="EN" db-id="0vrevtevet550fexzvy5frfps5a0tzt0tpz2" timestamp="1446592181"&gt;20&lt;/key&gt;&lt;/foreign-keys&gt;&lt;ref-type name="Journal Article"&gt;17&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Empiricial Methods in Natural Language Processing (EMNLP 2014)&lt;/secondary-title&gt;&lt;/titles&gt;&lt;periodical&gt;&lt;full-title&gt;Proceedings of the Empiricial Methods in Natural Language Processing (EMNLP 2014)&lt;/full-title&gt;&lt;/periodical&gt;&lt;pages&gt;1532-1543&lt;/pages&gt;&lt;volume&gt;12&lt;/volume&gt;&lt;dates&gt;&lt;year&gt;2014&lt;/year&gt;&lt;/dates&gt;&lt;urls&gt;&lt;/urls&gt;&lt;/record&gt;&lt;/Cite&gt;&lt;/EndNote&gt;</w:instrText>
      </w:r>
      <w:r w:rsidR="006B5438">
        <w:fldChar w:fldCharType="separate"/>
      </w:r>
      <w:r w:rsidR="0086718A">
        <w:rPr>
          <w:noProof/>
        </w:rPr>
        <w:t>[21, 22]</w:t>
      </w:r>
      <w:r w:rsidR="006B5438">
        <w:fldChar w:fldCharType="end"/>
      </w:r>
      <w:r w:rsidR="006B5438">
        <w:t xml:space="preserve">. However, it is unclear how many of the more sophisticated modeling of topics or word embedding </w:t>
      </w:r>
      <w:r w:rsidR="00D40F95">
        <w:t>provides significant improves while coping with scalability</w:t>
      </w:r>
      <w:r w:rsidR="006B5438">
        <w:t xml:space="preserve">. Our system </w:t>
      </w:r>
      <w:r w:rsidR="00D40F95">
        <w:t>may already provide</w:t>
      </w:r>
      <w:r w:rsidR="0030300D">
        <w:t xml:space="preserve"> an appropriate level of speed and accuracy for our application.</w:t>
      </w:r>
    </w:p>
    <w:p w14:paraId="6D098F57" w14:textId="7391A127" w:rsidR="006B5438" w:rsidRDefault="006B5438" w:rsidP="00C6252E">
      <w:r>
        <w:t>Future research could expand our system</w:t>
      </w:r>
      <w:r w:rsidR="008B0FC4">
        <w:t xml:space="preserve"> in many ways</w:t>
      </w:r>
      <w:r>
        <w:t xml:space="preserve">. The Rocchio algorithm’s dependency on nearest neighbors makes it </w:t>
      </w:r>
      <w:r w:rsidR="00C6252E">
        <w:t xml:space="preserve">inappropriate to exploit the potential </w:t>
      </w:r>
      <w:r>
        <w:t xml:space="preserve">richness </w:t>
      </w:r>
      <w:r w:rsidR="00C6252E">
        <w:t>available on large number of votes</w:t>
      </w:r>
      <w:r>
        <w:t xml:space="preserve"> </w:t>
      </w:r>
      <w:r>
        <w:fldChar w:fldCharType="begin"/>
      </w:r>
      <w:r w:rsidR="0086718A">
        <w:instrText xml:space="preserve"> ADDIN EN.CITE &lt;EndNote&gt;&lt;Cite&gt;&lt;Author&gt;Friedman&lt;/Author&gt;&lt;Year&gt;2001&lt;/Year&gt;&lt;RecNum&gt;22&lt;/RecNum&gt;&lt;DisplayText&gt;[23]&lt;/DisplayText&gt;&lt;record&gt;&lt;rec-number&gt;22&lt;/rec-number&gt;&lt;foreign-keys&gt;&lt;key app="EN" db-id="0vrevtevet550fexzvy5frfps5a0tzt0tpz2" timestamp="1446592603"&gt;22&lt;/key&gt;&lt;/foreign-keys&gt;&lt;ref-type name="Book"&gt;6&lt;/ref-type&gt;&lt;contributors&gt;&lt;authors&gt;&lt;author&gt;Friedman, Jerome&lt;/author&gt;&lt;author&gt;Hastie, Trevor&lt;/author&gt;&lt;author&gt;Tibshirani, Robert&lt;/author&gt;&lt;/authors&gt;&lt;/contributors&gt;&lt;titles&gt;&lt;title&gt;The elements of statistical learning&lt;/title&gt;&lt;/titles&gt;&lt;volume&gt;1&lt;/volume&gt;&lt;dates&gt;&lt;year&gt;2001&lt;/year&gt;&lt;/dates&gt;&lt;publisher&gt;Springer series in statistics Springer, Berlin&lt;/publisher&gt;&lt;urls&gt;&lt;/urls&gt;&lt;/record&gt;&lt;/Cite&gt;&lt;/EndNote&gt;</w:instrText>
      </w:r>
      <w:r>
        <w:fldChar w:fldCharType="separate"/>
      </w:r>
      <w:r w:rsidR="0086718A">
        <w:rPr>
          <w:noProof/>
        </w:rPr>
        <w:t>[23]</w:t>
      </w:r>
      <w:r>
        <w:fldChar w:fldCharType="end"/>
      </w:r>
      <w:r>
        <w:t xml:space="preserve">. </w:t>
      </w:r>
      <w:r w:rsidR="00C6252E">
        <w:t xml:space="preserve">With long term users that provide hundreds or </w:t>
      </w:r>
      <w:r w:rsidR="00DE01CE">
        <w:t>even</w:t>
      </w:r>
      <w:r w:rsidR="00C6252E">
        <w:t xml:space="preserve"> </w:t>
      </w:r>
      <w:r w:rsidR="00DE01CE">
        <w:t>thousands</w:t>
      </w:r>
      <w:r w:rsidR="00C6252E">
        <w:t xml:space="preserve"> of votes, it may be more accurate to cast the recommendation problem as one of </w:t>
      </w:r>
      <w:r>
        <w:t xml:space="preserve">classification </w:t>
      </w:r>
      <w:r w:rsidR="008D654F">
        <w:fldChar w:fldCharType="begin"/>
      </w:r>
      <w:r w:rsidR="0086718A">
        <w:instrText xml:space="preserve"> ADDIN EN.CITE &lt;EndNote&gt;&lt;Cite&gt;&lt;Author&gt;Lavrenko&lt;/Author&gt;&lt;Year&gt;2001&lt;/Year&gt;&lt;RecNum&gt;23&lt;/RecNum&gt;&lt;DisplayText&gt;[24]&lt;/DisplayText&gt;&lt;record&gt;&lt;rec-number&gt;23&lt;/rec-number&gt;&lt;foreign-keys&gt;&lt;key app="EN" db-id="0vrevtevet550fexzvy5frfps5a0tzt0tpz2" timestamp="1446592872"&gt;23&lt;/key&gt;&lt;/foreign-keys&gt;&lt;ref-type name="Conference Proceedings"&gt;10&lt;/ref-type&gt;&lt;contributors&gt;&lt;authors&gt;&lt;author&gt;Lavrenko, Victor&lt;/author&gt;&lt;author&gt;Croft, W Bruce&lt;/author&gt;&lt;/authors&gt;&lt;/contributors&gt;&lt;titles&gt;&lt;title&gt;Relevance based language models&lt;/title&gt;&lt;secondary-title&gt;Proceedings of the 24th annual international ACM SIGIR conference on Research and development in information retrieval&lt;/secondary-title&gt;&lt;/titles&gt;&lt;pages&gt;120-127&lt;/pages&gt;&lt;dates&gt;&lt;year&gt;2001&lt;/year&gt;&lt;/dates&gt;&lt;publisher&gt;ACM&lt;/publisher&gt;&lt;isbn&gt;1581133316&lt;/isbn&gt;&lt;urls&gt;&lt;/urls&gt;&lt;/record&gt;&lt;/Cite&gt;&lt;/EndNote&gt;</w:instrText>
      </w:r>
      <w:r w:rsidR="008D654F">
        <w:fldChar w:fldCharType="separate"/>
      </w:r>
      <w:r w:rsidR="0086718A">
        <w:rPr>
          <w:noProof/>
        </w:rPr>
        <w:t>[24]</w:t>
      </w:r>
      <w:r w:rsidR="008D654F">
        <w:fldChar w:fldCharType="end"/>
      </w:r>
      <w:r>
        <w:t>.</w:t>
      </w:r>
      <w:r w:rsidR="008D654F">
        <w:t xml:space="preserve"> It is unclear however </w:t>
      </w:r>
      <w:r w:rsidR="00DE01CE">
        <w:t>when would be the right time to make such as switch</w:t>
      </w:r>
    </w:p>
    <w:p w14:paraId="76089210" w14:textId="235D4FB8" w:rsidR="008926E8" w:rsidRDefault="00817392" w:rsidP="00F61909">
      <w:r>
        <w:t xml:space="preserve">Our system proposes a new way to discover scholarly material. Many </w:t>
      </w:r>
      <w:r w:rsidR="009D47E1">
        <w:t>similar systems</w:t>
      </w:r>
      <w:r>
        <w:t xml:space="preserve"> (e.g., Google Scholar) do not make their algorithms or corpora openly available</w:t>
      </w:r>
      <w:r w:rsidR="009D47E1">
        <w:t>, making them almost impossible to study</w:t>
      </w:r>
      <w:r>
        <w:t>. By opening the way in which we suggest items</w:t>
      </w:r>
      <w:r w:rsidR="006A3D3F">
        <w:t xml:space="preserve"> (i.e., </w:t>
      </w:r>
      <w:hyperlink r:id="rId16" w:history="1">
        <w:r w:rsidR="00BC5EE2" w:rsidRPr="00AC0BC8">
          <w:rPr>
            <w:rStyle w:val="Hyperlink"/>
          </w:rPr>
          <w:t>http://www.github.com/titipata/science_concierge</w:t>
        </w:r>
      </w:hyperlink>
      <w:r w:rsidR="006A3D3F">
        <w:t>)</w:t>
      </w:r>
      <w:r>
        <w:t>, we will engage the scientific community to collabo</w:t>
      </w:r>
      <w:r w:rsidR="00BC5EE2">
        <w:t>rate on our source code base</w:t>
      </w:r>
      <w:r>
        <w:t xml:space="preserve">. </w:t>
      </w:r>
      <w:r w:rsidR="008E585A">
        <w:t>Moreover</w:t>
      </w:r>
      <w:r>
        <w:t>, our algorithm does not n</w:t>
      </w:r>
      <w:r w:rsidR="008E585A">
        <w:t>ecessarily need to be constrained</w:t>
      </w:r>
      <w:r>
        <w:t xml:space="preserve"> to scientific text as any document that can be represented as a vector can be fed into</w:t>
      </w:r>
      <w:r w:rsidR="008E585A">
        <w:t xml:space="preserve"> it (e.g., </w:t>
      </w:r>
      <w:r>
        <w:t>scientific figures, datasets, and others</w:t>
      </w:r>
      <w:r w:rsidR="008E585A">
        <w:t>)</w:t>
      </w:r>
      <w:r>
        <w:t xml:space="preserve">. In sum, </w:t>
      </w:r>
      <w:r w:rsidR="006A3D3F">
        <w:t>our systems provide an open and fast approach to accurately d</w:t>
      </w:r>
      <w:r w:rsidR="008E585A">
        <w:t xml:space="preserve">iscover new research questions and promises to accelerate </w:t>
      </w:r>
      <w:r w:rsidR="00CD335D">
        <w:t>science</w:t>
      </w:r>
      <w:r w:rsidR="008E585A">
        <w:t xml:space="preserve"> in many ways.</w:t>
      </w:r>
    </w:p>
    <w:p w14:paraId="782DF21F" w14:textId="77777777" w:rsidR="008E585A" w:rsidRPr="008926E8" w:rsidRDefault="008E585A" w:rsidP="00F61909"/>
    <w:p w14:paraId="6E27C3B2" w14:textId="77777777" w:rsidR="00780779" w:rsidRPr="009C73CC" w:rsidRDefault="009427F2" w:rsidP="009C73CC">
      <w:pPr>
        <w:rPr>
          <w:b/>
        </w:rPr>
      </w:pPr>
      <w:bookmarkStart w:id="20" w:name="h.58zxlelw1upq" w:colFirst="0" w:colLast="0"/>
      <w:bookmarkEnd w:id="20"/>
      <w:r w:rsidRPr="009C73CC">
        <w:rPr>
          <w:b/>
        </w:rPr>
        <w:lastRenderedPageBreak/>
        <w:t>Acknowledgements</w:t>
      </w:r>
    </w:p>
    <w:p w14:paraId="068B7E67" w14:textId="77777777" w:rsidR="00780779" w:rsidRDefault="009427F2" w:rsidP="005644A3">
      <w:r>
        <w:rPr>
          <w:szCs w:val="24"/>
        </w:rPr>
        <w:t>Titipat Achakulvisut was supported by Royal Thai Government Scholarship grant #50AC002. DAniel E. Acuna was supposed by the John Templeton Foundation grant #. Tulakan Ruangrong would like to thank… Konrad Kording was supposed by NIH # and John Templeton Foundation #. Thanks to SfN for providing the abstract dataset for testing.</w:t>
      </w:r>
    </w:p>
    <w:p w14:paraId="404D89E7" w14:textId="77777777" w:rsidR="00780779" w:rsidRDefault="009427F2" w:rsidP="005644A3">
      <w:r>
        <w:rPr>
          <w:b/>
          <w:szCs w:val="24"/>
        </w:rPr>
        <w:t>Author Contributions</w:t>
      </w:r>
    </w:p>
    <w:p w14:paraId="4858AC19" w14:textId="44CD738D" w:rsidR="009427F2" w:rsidRDefault="009427F2">
      <w:pPr>
        <w:rPr>
          <w:szCs w:val="24"/>
        </w:rPr>
      </w:pPr>
      <w:r>
        <w:rPr>
          <w:szCs w:val="24"/>
        </w:rPr>
        <w:t>Titipat Achakulvisut (writing, programming, concept), Daniel Acuna (writing, programming, concept)</w:t>
      </w:r>
      <w:r w:rsidR="00473426">
        <w:rPr>
          <w:szCs w:val="24"/>
        </w:rPr>
        <w:t>, Tulakan Ruangron (programming</w:t>
      </w:r>
      <w:r>
        <w:rPr>
          <w:szCs w:val="24"/>
        </w:rPr>
        <w:t>), Konrad Kording (writing, concept)</w:t>
      </w:r>
      <w:r w:rsidR="009C73CC">
        <w:rPr>
          <w:szCs w:val="24"/>
        </w:rPr>
        <w:t>.</w:t>
      </w:r>
    </w:p>
    <w:p w14:paraId="0CCF038B" w14:textId="77777777" w:rsidR="009427F2" w:rsidRPr="009427F2" w:rsidRDefault="009427F2">
      <w:r>
        <w:rPr>
          <w:b/>
          <w:szCs w:val="24"/>
        </w:rPr>
        <w:t>References</w:t>
      </w:r>
    </w:p>
    <w:p w14:paraId="5EAB2C5E" w14:textId="77777777" w:rsidR="008E4059" w:rsidRPr="008E4059" w:rsidRDefault="009427F2" w:rsidP="008E4059">
      <w:pPr>
        <w:pStyle w:val="EndNoteBibliography"/>
        <w:spacing w:after="0"/>
        <w:ind w:left="720" w:hanging="720"/>
        <w:rPr>
          <w:noProof/>
        </w:rPr>
      </w:pPr>
      <w:r>
        <w:rPr>
          <w:rFonts w:ascii="Arial" w:hAnsi="Arial"/>
        </w:rPr>
        <w:fldChar w:fldCharType="begin"/>
      </w:r>
      <w:r>
        <w:instrText xml:space="preserve"> ADDIN EN.REFLIST </w:instrText>
      </w:r>
      <w:r>
        <w:rPr>
          <w:rFonts w:ascii="Arial" w:hAnsi="Arial"/>
        </w:rPr>
        <w:fldChar w:fldCharType="separate"/>
      </w:r>
      <w:r w:rsidR="008E4059" w:rsidRPr="008E4059">
        <w:rPr>
          <w:noProof/>
        </w:rPr>
        <w:t>1.</w:t>
      </w:r>
      <w:r w:rsidR="008E4059" w:rsidRPr="008E4059">
        <w:rPr>
          <w:noProof/>
        </w:rPr>
        <w:tab/>
        <w:t xml:space="preserve">Manning, C.D., P. Raghavan, and H. Schütze, </w:t>
      </w:r>
      <w:r w:rsidR="008E4059" w:rsidRPr="008E4059">
        <w:rPr>
          <w:i/>
          <w:noProof/>
        </w:rPr>
        <w:t>Introduction to information retrieval</w:t>
      </w:r>
      <w:r w:rsidR="008E4059" w:rsidRPr="008E4059">
        <w:rPr>
          <w:noProof/>
        </w:rPr>
        <w:t>. 2008, New York: Cambridge University Press. xxi, 482 p.</w:t>
      </w:r>
    </w:p>
    <w:p w14:paraId="0A8C2677" w14:textId="77777777" w:rsidR="008E4059" w:rsidRPr="008E4059" w:rsidRDefault="008E4059" w:rsidP="008E4059">
      <w:pPr>
        <w:pStyle w:val="EndNoteBibliography"/>
        <w:spacing w:after="0"/>
        <w:ind w:left="720" w:hanging="720"/>
        <w:rPr>
          <w:noProof/>
        </w:rPr>
      </w:pPr>
      <w:r w:rsidRPr="008E4059">
        <w:rPr>
          <w:noProof/>
        </w:rPr>
        <w:t>2.</w:t>
      </w:r>
      <w:r w:rsidRPr="008E4059">
        <w:rPr>
          <w:noProof/>
        </w:rPr>
        <w:tab/>
        <w:t xml:space="preserve">Chavalarias, D. and J.P. Ioannidis, </w:t>
      </w:r>
      <w:r w:rsidRPr="008E4059">
        <w:rPr>
          <w:i/>
          <w:noProof/>
        </w:rPr>
        <w:t>Science mapping analysis characterizes 235 biases in biomedical research.</w:t>
      </w:r>
      <w:r w:rsidRPr="008E4059">
        <w:rPr>
          <w:noProof/>
        </w:rPr>
        <w:t xml:space="preserve"> J Clin Epidemiol, 2010. </w:t>
      </w:r>
      <w:r w:rsidRPr="008E4059">
        <w:rPr>
          <w:b/>
          <w:noProof/>
        </w:rPr>
        <w:t>63</w:t>
      </w:r>
      <w:r w:rsidRPr="008E4059">
        <w:rPr>
          <w:noProof/>
        </w:rPr>
        <w:t>(11): p. 1205-15.</w:t>
      </w:r>
    </w:p>
    <w:p w14:paraId="18CEE0AF" w14:textId="77777777" w:rsidR="008E4059" w:rsidRPr="008E4059" w:rsidRDefault="008E4059" w:rsidP="008E4059">
      <w:pPr>
        <w:pStyle w:val="EndNoteBibliography"/>
        <w:spacing w:after="0"/>
        <w:ind w:left="720" w:hanging="720"/>
        <w:rPr>
          <w:noProof/>
        </w:rPr>
      </w:pPr>
      <w:r w:rsidRPr="008E4059">
        <w:rPr>
          <w:noProof/>
        </w:rPr>
        <w:t>3.</w:t>
      </w:r>
      <w:r w:rsidRPr="008E4059">
        <w:rPr>
          <w:noProof/>
        </w:rPr>
        <w:tab/>
        <w:t xml:space="preserve">Li, L., et al. </w:t>
      </w:r>
      <w:r w:rsidRPr="008E4059">
        <w:rPr>
          <w:i/>
          <w:noProof/>
        </w:rPr>
        <w:t>A contextual-bandit approach to personalized news article recommendation</w:t>
      </w:r>
      <w:r w:rsidRPr="008E4059">
        <w:rPr>
          <w:noProof/>
        </w:rPr>
        <w:t xml:space="preserve">. in </w:t>
      </w:r>
      <w:r w:rsidRPr="008E4059">
        <w:rPr>
          <w:i/>
          <w:noProof/>
        </w:rPr>
        <w:t>Proceedings of the 19th international conference on World wide web</w:t>
      </w:r>
      <w:r w:rsidRPr="008E4059">
        <w:rPr>
          <w:noProof/>
        </w:rPr>
        <w:t>. 2010. ACM.</w:t>
      </w:r>
    </w:p>
    <w:p w14:paraId="6DA9D388" w14:textId="77777777" w:rsidR="008E4059" w:rsidRPr="008E4059" w:rsidRDefault="008E4059" w:rsidP="008E4059">
      <w:pPr>
        <w:pStyle w:val="EndNoteBibliography"/>
        <w:spacing w:after="0"/>
        <w:ind w:left="720" w:hanging="720"/>
        <w:rPr>
          <w:noProof/>
        </w:rPr>
      </w:pPr>
      <w:r w:rsidRPr="008E4059">
        <w:rPr>
          <w:noProof/>
        </w:rPr>
        <w:t>4.</w:t>
      </w:r>
      <w:r w:rsidRPr="008E4059">
        <w:rPr>
          <w:noProof/>
        </w:rPr>
        <w:tab/>
        <w:t xml:space="preserve">Bell, R.M. and Y. Koren, </w:t>
      </w:r>
      <w:r w:rsidRPr="008E4059">
        <w:rPr>
          <w:i/>
          <w:noProof/>
        </w:rPr>
        <w:t>Lessons from the Netflix prize challenge.</w:t>
      </w:r>
      <w:r w:rsidRPr="008E4059">
        <w:rPr>
          <w:noProof/>
        </w:rPr>
        <w:t xml:space="preserve"> ACM SIGKDD Explorations Newsletter, 2007. </w:t>
      </w:r>
      <w:r w:rsidRPr="008E4059">
        <w:rPr>
          <w:b/>
          <w:noProof/>
        </w:rPr>
        <w:t>9</w:t>
      </w:r>
      <w:r w:rsidRPr="008E4059">
        <w:rPr>
          <w:noProof/>
        </w:rPr>
        <w:t>(2): p. 75-79.</w:t>
      </w:r>
    </w:p>
    <w:p w14:paraId="5C50267C" w14:textId="3F070CC2" w:rsidR="008E4059" w:rsidRPr="008E4059" w:rsidRDefault="008E4059" w:rsidP="008E4059">
      <w:pPr>
        <w:pStyle w:val="EndNoteBibliography"/>
        <w:spacing w:after="0"/>
        <w:ind w:left="720" w:hanging="720"/>
        <w:rPr>
          <w:noProof/>
        </w:rPr>
      </w:pPr>
      <w:r w:rsidRPr="008E4059">
        <w:rPr>
          <w:noProof/>
        </w:rPr>
        <w:t>5.</w:t>
      </w:r>
      <w:r w:rsidRPr="008E4059">
        <w:rPr>
          <w:noProof/>
        </w:rPr>
        <w:tab/>
        <w:t xml:space="preserve">Ali, M., C.C. Johnson, and A.K. Tang. </w:t>
      </w:r>
      <w:r w:rsidRPr="008E4059">
        <w:rPr>
          <w:i/>
          <w:noProof/>
        </w:rPr>
        <w:t>Parallel Collaborative Filtering for Streaming Data</w:t>
      </w:r>
      <w:r w:rsidRPr="008E4059">
        <w:rPr>
          <w:noProof/>
        </w:rPr>
        <w:t xml:space="preserve">. 2011; Available from: </w:t>
      </w:r>
      <w:hyperlink r:id="rId17" w:history="1">
        <w:r w:rsidRPr="008E4059">
          <w:rPr>
            <w:rStyle w:val="Hyperlink"/>
            <w:rFonts w:cs="Arial"/>
            <w:noProof/>
          </w:rPr>
          <w:t>https://github.com/MrChrisJohnson/CollabStream</w:t>
        </w:r>
      </w:hyperlink>
      <w:r w:rsidRPr="008E4059">
        <w:rPr>
          <w:noProof/>
        </w:rPr>
        <w:t>.</w:t>
      </w:r>
    </w:p>
    <w:p w14:paraId="25283141" w14:textId="77777777" w:rsidR="008E4059" w:rsidRPr="008E4059" w:rsidRDefault="008E4059" w:rsidP="008E4059">
      <w:pPr>
        <w:pStyle w:val="EndNoteBibliography"/>
        <w:spacing w:after="0"/>
        <w:ind w:left="720" w:hanging="720"/>
        <w:rPr>
          <w:noProof/>
        </w:rPr>
      </w:pPr>
      <w:r w:rsidRPr="008E4059">
        <w:rPr>
          <w:noProof/>
        </w:rPr>
        <w:t>6.</w:t>
      </w:r>
      <w:r w:rsidRPr="008E4059">
        <w:rPr>
          <w:noProof/>
        </w:rPr>
        <w:tab/>
        <w:t xml:space="preserve">Yoneya, T. and H. Mamitsuka. </w:t>
      </w:r>
      <w:r w:rsidRPr="008E4059">
        <w:rPr>
          <w:i/>
          <w:noProof/>
        </w:rPr>
        <w:t>PURE: a PubMed article recommendation system based on content-based filtering</w:t>
      </w:r>
      <w:r w:rsidRPr="008E4059">
        <w:rPr>
          <w:noProof/>
        </w:rPr>
        <w:t xml:space="preserve">. in </w:t>
      </w:r>
      <w:r w:rsidRPr="008E4059">
        <w:rPr>
          <w:i/>
          <w:noProof/>
        </w:rPr>
        <w:t>Genome Inform</w:t>
      </w:r>
      <w:r w:rsidRPr="008E4059">
        <w:rPr>
          <w:noProof/>
        </w:rPr>
        <w:t>. 2007. World Scientific.</w:t>
      </w:r>
    </w:p>
    <w:p w14:paraId="70145A80" w14:textId="77777777" w:rsidR="008E4059" w:rsidRPr="008E4059" w:rsidRDefault="008E4059" w:rsidP="008E4059">
      <w:pPr>
        <w:pStyle w:val="EndNoteBibliography"/>
        <w:spacing w:after="0"/>
        <w:ind w:left="720" w:hanging="720"/>
        <w:rPr>
          <w:noProof/>
        </w:rPr>
      </w:pPr>
      <w:r w:rsidRPr="008E4059">
        <w:rPr>
          <w:noProof/>
        </w:rPr>
        <w:t>7.</w:t>
      </w:r>
      <w:r w:rsidRPr="008E4059">
        <w:rPr>
          <w:noProof/>
        </w:rPr>
        <w:tab/>
        <w:t xml:space="preserve">Gipp, B., J. Beel, and C. Hentschel. </w:t>
      </w:r>
      <w:r w:rsidRPr="008E4059">
        <w:rPr>
          <w:i/>
          <w:noProof/>
        </w:rPr>
        <w:t>Scienstein: A research paper recommender system</w:t>
      </w:r>
      <w:r w:rsidRPr="008E4059">
        <w:rPr>
          <w:noProof/>
        </w:rPr>
        <w:t xml:space="preserve">. in </w:t>
      </w:r>
      <w:r w:rsidRPr="008E4059">
        <w:rPr>
          <w:i/>
          <w:noProof/>
        </w:rPr>
        <w:t>Proceedings of the international conference on emerging trends in computing (ICETiC’09)</w:t>
      </w:r>
      <w:r w:rsidRPr="008E4059">
        <w:rPr>
          <w:noProof/>
        </w:rPr>
        <w:t>. 2009.</w:t>
      </w:r>
    </w:p>
    <w:p w14:paraId="4CD98DF6" w14:textId="77777777" w:rsidR="008E4059" w:rsidRPr="008E4059" w:rsidRDefault="008E4059" w:rsidP="008E4059">
      <w:pPr>
        <w:pStyle w:val="EndNoteBibliography"/>
        <w:spacing w:after="0"/>
        <w:ind w:left="720" w:hanging="720"/>
        <w:rPr>
          <w:noProof/>
        </w:rPr>
      </w:pPr>
      <w:r w:rsidRPr="008E4059">
        <w:rPr>
          <w:noProof/>
        </w:rPr>
        <w:t>8.</w:t>
      </w:r>
      <w:r w:rsidRPr="008E4059">
        <w:rPr>
          <w:noProof/>
        </w:rPr>
        <w:tab/>
        <w:t xml:space="preserve">Wang, C. and D.M. Blei. </w:t>
      </w:r>
      <w:r w:rsidRPr="008E4059">
        <w:rPr>
          <w:i/>
          <w:noProof/>
        </w:rPr>
        <w:t>Collaborative topic modeling for recommending scientific articles</w:t>
      </w:r>
      <w:r w:rsidRPr="008E4059">
        <w:rPr>
          <w:noProof/>
        </w:rPr>
        <w:t xml:space="preserve">. in </w:t>
      </w:r>
      <w:r w:rsidRPr="008E4059">
        <w:rPr>
          <w:i/>
          <w:noProof/>
        </w:rPr>
        <w:t>Proceedings of the 17th ACM SIGKDD international conference on Knowledge discovery and data mining</w:t>
      </w:r>
      <w:r w:rsidRPr="008E4059">
        <w:rPr>
          <w:noProof/>
        </w:rPr>
        <w:t>. 2011. ACM.</w:t>
      </w:r>
    </w:p>
    <w:p w14:paraId="02CCC33A" w14:textId="77777777" w:rsidR="008E4059" w:rsidRPr="008E4059" w:rsidRDefault="008E4059" w:rsidP="008E4059">
      <w:pPr>
        <w:pStyle w:val="EndNoteBibliography"/>
        <w:spacing w:after="0"/>
        <w:ind w:left="720" w:hanging="720"/>
        <w:rPr>
          <w:noProof/>
        </w:rPr>
      </w:pPr>
      <w:r w:rsidRPr="008E4059">
        <w:rPr>
          <w:noProof/>
        </w:rPr>
        <w:lastRenderedPageBreak/>
        <w:t>9.</w:t>
      </w:r>
      <w:r w:rsidRPr="008E4059">
        <w:rPr>
          <w:noProof/>
        </w:rPr>
        <w:tab/>
        <w:t xml:space="preserve">Rocchio, J.J., </w:t>
      </w:r>
      <w:r w:rsidRPr="008E4059">
        <w:rPr>
          <w:i/>
          <w:noProof/>
        </w:rPr>
        <w:t>Relevance feedback in information retrieval.</w:t>
      </w:r>
      <w:r w:rsidRPr="008E4059">
        <w:rPr>
          <w:noProof/>
        </w:rPr>
        <w:t xml:space="preserve"> 1971.</w:t>
      </w:r>
    </w:p>
    <w:p w14:paraId="77BDDB16" w14:textId="77777777" w:rsidR="008E4059" w:rsidRPr="008E4059" w:rsidRDefault="008E4059" w:rsidP="008E4059">
      <w:pPr>
        <w:pStyle w:val="EndNoteBibliography"/>
        <w:spacing w:after="0"/>
        <w:ind w:left="720" w:hanging="720"/>
        <w:rPr>
          <w:noProof/>
        </w:rPr>
      </w:pPr>
      <w:r w:rsidRPr="008E4059">
        <w:rPr>
          <w:noProof/>
        </w:rPr>
        <w:t>10.</w:t>
      </w:r>
      <w:r w:rsidRPr="008E4059">
        <w:rPr>
          <w:noProof/>
        </w:rPr>
        <w:tab/>
        <w:t xml:space="preserve">Shakhnarovich, G., T. Darrell, and P. Indyk, </w:t>
      </w:r>
      <w:r w:rsidRPr="008E4059">
        <w:rPr>
          <w:i/>
          <w:noProof/>
        </w:rPr>
        <w:t>Nearest-Neighbors methods in Learning and Vision: Theory and Practice</w:t>
      </w:r>
      <w:r w:rsidRPr="008E4059">
        <w:rPr>
          <w:noProof/>
        </w:rPr>
        <w:t>. 2006: MIT Press.</w:t>
      </w:r>
    </w:p>
    <w:p w14:paraId="2FE3D4F3" w14:textId="77777777" w:rsidR="008E4059" w:rsidRPr="008E4059" w:rsidRDefault="008E4059" w:rsidP="008E4059">
      <w:pPr>
        <w:pStyle w:val="EndNoteBibliography"/>
        <w:spacing w:after="0"/>
        <w:ind w:left="720" w:hanging="720"/>
        <w:rPr>
          <w:noProof/>
        </w:rPr>
      </w:pPr>
      <w:r w:rsidRPr="008E4059">
        <w:rPr>
          <w:noProof/>
        </w:rPr>
        <w:t>11.</w:t>
      </w:r>
      <w:r w:rsidRPr="008E4059">
        <w:rPr>
          <w:noProof/>
        </w:rPr>
        <w:tab/>
        <w:t xml:space="preserve">Petersen, A.M., et al., </w:t>
      </w:r>
      <w:r w:rsidRPr="008E4059">
        <w:rPr>
          <w:i/>
          <w:noProof/>
        </w:rPr>
        <w:t>Quantitative and empirical demonstration of the Matthew effect in a study of career longevity.</w:t>
      </w:r>
      <w:r w:rsidRPr="008E4059">
        <w:rPr>
          <w:noProof/>
        </w:rPr>
        <w:t xml:space="preserve"> Proc Natl Acad Sci U S A, 2011. </w:t>
      </w:r>
      <w:r w:rsidRPr="008E4059">
        <w:rPr>
          <w:b/>
          <w:noProof/>
        </w:rPr>
        <w:t>108</w:t>
      </w:r>
      <w:r w:rsidRPr="008E4059">
        <w:rPr>
          <w:noProof/>
        </w:rPr>
        <w:t>(1): p. 18-23.</w:t>
      </w:r>
    </w:p>
    <w:p w14:paraId="3A71448B" w14:textId="77777777" w:rsidR="008E4059" w:rsidRPr="008E4059" w:rsidRDefault="008E4059" w:rsidP="008E4059">
      <w:pPr>
        <w:pStyle w:val="EndNoteBibliography"/>
        <w:spacing w:after="0"/>
        <w:ind w:left="720" w:hanging="720"/>
        <w:rPr>
          <w:noProof/>
        </w:rPr>
      </w:pPr>
      <w:r w:rsidRPr="008E4059">
        <w:rPr>
          <w:noProof/>
        </w:rPr>
        <w:t>12.</w:t>
      </w:r>
      <w:r w:rsidRPr="008E4059">
        <w:rPr>
          <w:noProof/>
        </w:rPr>
        <w:tab/>
        <w:t xml:space="preserve">Porter, M.F., </w:t>
      </w:r>
      <w:r w:rsidRPr="008E4059">
        <w:rPr>
          <w:i/>
          <w:noProof/>
        </w:rPr>
        <w:t>An Algorithm for Suffix Stripping.</w:t>
      </w:r>
      <w:r w:rsidRPr="008E4059">
        <w:rPr>
          <w:noProof/>
        </w:rPr>
        <w:t xml:space="preserve"> Program-Automated Library and Information Systems, 1980. </w:t>
      </w:r>
      <w:r w:rsidRPr="008E4059">
        <w:rPr>
          <w:b/>
          <w:noProof/>
        </w:rPr>
        <w:t>14</w:t>
      </w:r>
      <w:r w:rsidRPr="008E4059">
        <w:rPr>
          <w:noProof/>
        </w:rPr>
        <w:t>(3): p. 130-137.</w:t>
      </w:r>
    </w:p>
    <w:p w14:paraId="3249C611" w14:textId="77777777" w:rsidR="008E4059" w:rsidRPr="008E4059" w:rsidRDefault="008E4059" w:rsidP="008E4059">
      <w:pPr>
        <w:pStyle w:val="EndNoteBibliography"/>
        <w:spacing w:after="0"/>
        <w:ind w:left="720" w:hanging="720"/>
        <w:rPr>
          <w:noProof/>
        </w:rPr>
      </w:pPr>
      <w:r w:rsidRPr="008E4059">
        <w:rPr>
          <w:noProof/>
        </w:rPr>
        <w:t>13.</w:t>
      </w:r>
      <w:r w:rsidRPr="008E4059">
        <w:rPr>
          <w:noProof/>
        </w:rPr>
        <w:tab/>
        <w:t xml:space="preserve">Landauer, T.K., P.W. Foltz, and D. Laham, </w:t>
      </w:r>
      <w:r w:rsidRPr="008E4059">
        <w:rPr>
          <w:i/>
          <w:noProof/>
        </w:rPr>
        <w:t>An introduction to latent semantic analysis.</w:t>
      </w:r>
      <w:r w:rsidRPr="008E4059">
        <w:rPr>
          <w:noProof/>
        </w:rPr>
        <w:t xml:space="preserve"> Discourse Processes, 1998. </w:t>
      </w:r>
      <w:r w:rsidRPr="008E4059">
        <w:rPr>
          <w:b/>
          <w:noProof/>
        </w:rPr>
        <w:t>25</w:t>
      </w:r>
      <w:r w:rsidRPr="008E4059">
        <w:rPr>
          <w:noProof/>
        </w:rPr>
        <w:t>(2-3): p. 259-284.</w:t>
      </w:r>
    </w:p>
    <w:p w14:paraId="380D99DC" w14:textId="77777777" w:rsidR="008E4059" w:rsidRPr="008E4059" w:rsidRDefault="008E4059" w:rsidP="008E4059">
      <w:pPr>
        <w:pStyle w:val="EndNoteBibliography"/>
        <w:spacing w:after="0"/>
        <w:ind w:left="720" w:hanging="720"/>
        <w:rPr>
          <w:noProof/>
        </w:rPr>
      </w:pPr>
      <w:r w:rsidRPr="008E4059">
        <w:rPr>
          <w:noProof/>
        </w:rPr>
        <w:t>14.</w:t>
      </w:r>
      <w:r w:rsidRPr="008E4059">
        <w:rPr>
          <w:noProof/>
        </w:rPr>
        <w:tab/>
        <w:t xml:space="preserve">Van der Maaten, L. and G. Hinton, </w:t>
      </w:r>
      <w:r w:rsidRPr="008E4059">
        <w:rPr>
          <w:i/>
          <w:noProof/>
        </w:rPr>
        <w:t>Visualizing data using t-SNE.</w:t>
      </w:r>
      <w:r w:rsidRPr="008E4059">
        <w:rPr>
          <w:noProof/>
        </w:rPr>
        <w:t xml:space="preserve"> Journal of Machine Learning Research, 2008. </w:t>
      </w:r>
      <w:r w:rsidRPr="008E4059">
        <w:rPr>
          <w:b/>
          <w:noProof/>
        </w:rPr>
        <w:t>9</w:t>
      </w:r>
      <w:r w:rsidRPr="008E4059">
        <w:rPr>
          <w:noProof/>
        </w:rPr>
        <w:t>(2579-2605): p. 85.</w:t>
      </w:r>
    </w:p>
    <w:p w14:paraId="7A3526FE" w14:textId="77777777" w:rsidR="008E4059" w:rsidRPr="008E4059" w:rsidRDefault="008E4059" w:rsidP="008E4059">
      <w:pPr>
        <w:pStyle w:val="EndNoteBibliography"/>
        <w:spacing w:after="0"/>
        <w:ind w:left="720" w:hanging="720"/>
        <w:rPr>
          <w:noProof/>
        </w:rPr>
      </w:pPr>
      <w:r w:rsidRPr="008E4059">
        <w:rPr>
          <w:noProof/>
        </w:rPr>
        <w:t>15.</w:t>
      </w:r>
      <w:r w:rsidRPr="008E4059">
        <w:rPr>
          <w:noProof/>
        </w:rPr>
        <w:tab/>
        <w:t xml:space="preserve">Rocchio, J., </w:t>
      </w:r>
      <w:r w:rsidRPr="008E4059">
        <w:rPr>
          <w:i/>
          <w:noProof/>
        </w:rPr>
        <w:t>Relevance feedback in Information Retrieval</w:t>
      </w:r>
      <w:r w:rsidRPr="008E4059">
        <w:rPr>
          <w:noProof/>
        </w:rPr>
        <w:t xml:space="preserve">, in </w:t>
      </w:r>
      <w:r w:rsidRPr="008E4059">
        <w:rPr>
          <w:i/>
          <w:noProof/>
        </w:rPr>
        <w:t>The SMART Retrieval System: Experiments in Automatic Document Processing</w:t>
      </w:r>
      <w:r w:rsidRPr="008E4059">
        <w:rPr>
          <w:noProof/>
        </w:rPr>
        <w:t>, Salton, Editor. 1971, Prentice-Hall.</w:t>
      </w:r>
    </w:p>
    <w:p w14:paraId="77262338" w14:textId="77777777" w:rsidR="008E4059" w:rsidRPr="008E4059" w:rsidRDefault="008E4059" w:rsidP="008E4059">
      <w:pPr>
        <w:pStyle w:val="EndNoteBibliography"/>
        <w:spacing w:after="0"/>
        <w:ind w:left="720" w:hanging="720"/>
        <w:rPr>
          <w:noProof/>
        </w:rPr>
      </w:pPr>
      <w:r w:rsidRPr="008E4059">
        <w:rPr>
          <w:noProof/>
        </w:rPr>
        <w:t>16.</w:t>
      </w:r>
      <w:r w:rsidRPr="008E4059">
        <w:rPr>
          <w:noProof/>
        </w:rPr>
        <w:tab/>
        <w:t xml:space="preserve">Aho, A.V., J.E. Hopcroft, and J.D. Ullman, </w:t>
      </w:r>
      <w:r w:rsidRPr="008E4059">
        <w:rPr>
          <w:i/>
          <w:noProof/>
        </w:rPr>
        <w:t>On finding lowest common ancestors in trees.</w:t>
      </w:r>
      <w:r w:rsidRPr="008E4059">
        <w:rPr>
          <w:noProof/>
        </w:rPr>
        <w:t xml:space="preserve"> SIAM Journal on computing, 1976. </w:t>
      </w:r>
      <w:r w:rsidRPr="008E4059">
        <w:rPr>
          <w:b/>
          <w:noProof/>
        </w:rPr>
        <w:t>5</w:t>
      </w:r>
      <w:r w:rsidRPr="008E4059">
        <w:rPr>
          <w:noProof/>
        </w:rPr>
        <w:t>(1): p. 115-132.</w:t>
      </w:r>
    </w:p>
    <w:p w14:paraId="6ED86F01" w14:textId="77777777" w:rsidR="008E4059" w:rsidRPr="008E4059" w:rsidRDefault="008E4059" w:rsidP="008E4059">
      <w:pPr>
        <w:pStyle w:val="EndNoteBibliography"/>
        <w:spacing w:after="0"/>
        <w:ind w:left="720" w:hanging="720"/>
        <w:rPr>
          <w:noProof/>
        </w:rPr>
      </w:pPr>
      <w:r w:rsidRPr="008E4059">
        <w:rPr>
          <w:noProof/>
        </w:rPr>
        <w:t>17.</w:t>
      </w:r>
      <w:r w:rsidRPr="008E4059">
        <w:rPr>
          <w:noProof/>
        </w:rPr>
        <w:tab/>
        <w:t xml:space="preserve">Bishop, C.M., </w:t>
      </w:r>
      <w:r w:rsidRPr="008E4059">
        <w:rPr>
          <w:i/>
          <w:noProof/>
        </w:rPr>
        <w:t>Pattern recognition and machine learning</w:t>
      </w:r>
      <w:r w:rsidRPr="008E4059">
        <w:rPr>
          <w:noProof/>
        </w:rPr>
        <w:t>. Information science and statistics. 2006, New York: Springer. xx, 738 p.</w:t>
      </w:r>
    </w:p>
    <w:p w14:paraId="0AD03EDA" w14:textId="77777777" w:rsidR="008E4059" w:rsidRPr="008E4059" w:rsidRDefault="008E4059" w:rsidP="008E4059">
      <w:pPr>
        <w:pStyle w:val="EndNoteBibliography"/>
        <w:spacing w:after="0"/>
        <w:ind w:left="720" w:hanging="720"/>
        <w:rPr>
          <w:noProof/>
        </w:rPr>
      </w:pPr>
      <w:r w:rsidRPr="008E4059">
        <w:rPr>
          <w:noProof/>
        </w:rPr>
        <w:t>18.</w:t>
      </w:r>
      <w:r w:rsidRPr="008E4059">
        <w:rPr>
          <w:noProof/>
        </w:rPr>
        <w:tab/>
        <w:t xml:space="preserve">Blei, D.M., A.Y. Ng, and M.I. Jordan, </w:t>
      </w:r>
      <w:r w:rsidRPr="008E4059">
        <w:rPr>
          <w:i/>
          <w:noProof/>
        </w:rPr>
        <w:t>Latent dirichlet allocation.</w:t>
      </w:r>
      <w:r w:rsidRPr="008E4059">
        <w:rPr>
          <w:noProof/>
        </w:rPr>
        <w:t xml:space="preserve"> the Journal of machine Learning research, 2003. </w:t>
      </w:r>
      <w:r w:rsidRPr="008E4059">
        <w:rPr>
          <w:b/>
          <w:noProof/>
        </w:rPr>
        <w:t>3</w:t>
      </w:r>
      <w:r w:rsidRPr="008E4059">
        <w:rPr>
          <w:noProof/>
        </w:rPr>
        <w:t>: p. 993-1022.</w:t>
      </w:r>
    </w:p>
    <w:p w14:paraId="47FD56E3" w14:textId="77777777" w:rsidR="008E4059" w:rsidRPr="008E4059" w:rsidRDefault="008E4059" w:rsidP="008E4059">
      <w:pPr>
        <w:pStyle w:val="EndNoteBibliography"/>
        <w:spacing w:after="0"/>
        <w:ind w:left="720" w:hanging="720"/>
        <w:rPr>
          <w:noProof/>
        </w:rPr>
      </w:pPr>
      <w:r w:rsidRPr="008E4059">
        <w:rPr>
          <w:noProof/>
        </w:rPr>
        <w:t>19.</w:t>
      </w:r>
      <w:r w:rsidRPr="008E4059">
        <w:rPr>
          <w:noProof/>
        </w:rPr>
        <w:tab/>
        <w:t xml:space="preserve">Lancichinetti, A., et al., </w:t>
      </w:r>
      <w:r w:rsidRPr="008E4059">
        <w:rPr>
          <w:i/>
          <w:noProof/>
        </w:rPr>
        <w:t>High-Reproducibility and High-Accuracy Method for Automated Topic Classification.</w:t>
      </w:r>
      <w:r w:rsidRPr="008E4059">
        <w:rPr>
          <w:noProof/>
        </w:rPr>
        <w:t xml:space="preserve"> Physical Review X, 2015. </w:t>
      </w:r>
      <w:r w:rsidRPr="008E4059">
        <w:rPr>
          <w:b/>
          <w:noProof/>
        </w:rPr>
        <w:t>5</w:t>
      </w:r>
      <w:r w:rsidRPr="008E4059">
        <w:rPr>
          <w:noProof/>
        </w:rPr>
        <w:t>(1): p. 011007.</w:t>
      </w:r>
    </w:p>
    <w:p w14:paraId="2B28AF1A" w14:textId="77777777" w:rsidR="008E4059" w:rsidRPr="008E4059" w:rsidRDefault="008E4059" w:rsidP="008E4059">
      <w:pPr>
        <w:pStyle w:val="EndNoteBibliography"/>
        <w:spacing w:after="0"/>
        <w:ind w:left="720" w:hanging="720"/>
        <w:rPr>
          <w:noProof/>
        </w:rPr>
      </w:pPr>
      <w:r w:rsidRPr="008E4059">
        <w:rPr>
          <w:noProof/>
        </w:rPr>
        <w:t>20.</w:t>
      </w:r>
      <w:r w:rsidRPr="008E4059">
        <w:rPr>
          <w:noProof/>
        </w:rPr>
        <w:tab/>
        <w:t xml:space="preserve">Hoffman, M., F.R. Bach, and D.M. Blei. </w:t>
      </w:r>
      <w:r w:rsidRPr="008E4059">
        <w:rPr>
          <w:i/>
          <w:noProof/>
        </w:rPr>
        <w:t>Online learning for latent dirichlet allocation</w:t>
      </w:r>
      <w:r w:rsidRPr="008E4059">
        <w:rPr>
          <w:noProof/>
        </w:rPr>
        <w:t xml:space="preserve">. in </w:t>
      </w:r>
      <w:r w:rsidRPr="008E4059">
        <w:rPr>
          <w:i/>
          <w:noProof/>
        </w:rPr>
        <w:t>advances in neural information processing systems</w:t>
      </w:r>
      <w:r w:rsidRPr="008E4059">
        <w:rPr>
          <w:noProof/>
        </w:rPr>
        <w:t>. 2010.</w:t>
      </w:r>
    </w:p>
    <w:p w14:paraId="42A2DD91" w14:textId="77777777" w:rsidR="008E4059" w:rsidRPr="008E4059" w:rsidRDefault="008E4059" w:rsidP="008E4059">
      <w:pPr>
        <w:pStyle w:val="EndNoteBibliography"/>
        <w:spacing w:after="0"/>
        <w:ind w:left="720" w:hanging="720"/>
        <w:rPr>
          <w:noProof/>
        </w:rPr>
      </w:pPr>
      <w:r w:rsidRPr="008E4059">
        <w:rPr>
          <w:noProof/>
        </w:rPr>
        <w:t>21.</w:t>
      </w:r>
      <w:r w:rsidRPr="008E4059">
        <w:rPr>
          <w:noProof/>
        </w:rPr>
        <w:tab/>
        <w:t xml:space="preserve">Mikolov, T., et al., </w:t>
      </w:r>
      <w:r w:rsidRPr="008E4059">
        <w:rPr>
          <w:i/>
          <w:noProof/>
        </w:rPr>
        <w:t>Efficient estimation of word representations in vector space.</w:t>
      </w:r>
      <w:r w:rsidRPr="008E4059">
        <w:rPr>
          <w:noProof/>
        </w:rPr>
        <w:t xml:space="preserve"> arXiv preprint arXiv:1301.3781, 2013.</w:t>
      </w:r>
    </w:p>
    <w:p w14:paraId="30E8026D" w14:textId="77777777" w:rsidR="008E4059" w:rsidRPr="008E4059" w:rsidRDefault="008E4059" w:rsidP="008E4059">
      <w:pPr>
        <w:pStyle w:val="EndNoteBibliography"/>
        <w:spacing w:after="0"/>
        <w:ind w:left="720" w:hanging="720"/>
        <w:rPr>
          <w:noProof/>
        </w:rPr>
      </w:pPr>
      <w:r w:rsidRPr="008E4059">
        <w:rPr>
          <w:noProof/>
        </w:rPr>
        <w:lastRenderedPageBreak/>
        <w:t>22.</w:t>
      </w:r>
      <w:r w:rsidRPr="008E4059">
        <w:rPr>
          <w:noProof/>
        </w:rPr>
        <w:tab/>
        <w:t xml:space="preserve">Pennington, J., R. Socher, and C.D. Manning, </w:t>
      </w:r>
      <w:r w:rsidRPr="008E4059">
        <w:rPr>
          <w:i/>
          <w:noProof/>
        </w:rPr>
        <w:t>Glove: Global vectors for word representation.</w:t>
      </w:r>
      <w:r w:rsidRPr="008E4059">
        <w:rPr>
          <w:noProof/>
        </w:rPr>
        <w:t xml:space="preserve"> Proceedings of the Empiricial Methods in Natural Language Processing (EMNLP 2014), 2014. </w:t>
      </w:r>
      <w:r w:rsidRPr="008E4059">
        <w:rPr>
          <w:b/>
          <w:noProof/>
        </w:rPr>
        <w:t>12</w:t>
      </w:r>
      <w:r w:rsidRPr="008E4059">
        <w:rPr>
          <w:noProof/>
        </w:rPr>
        <w:t>: p. 1532-1543.</w:t>
      </w:r>
    </w:p>
    <w:p w14:paraId="77975C62" w14:textId="77777777" w:rsidR="008E4059" w:rsidRPr="008E4059" w:rsidRDefault="008E4059" w:rsidP="008E4059">
      <w:pPr>
        <w:pStyle w:val="EndNoteBibliography"/>
        <w:spacing w:after="0"/>
        <w:ind w:left="720" w:hanging="720"/>
        <w:rPr>
          <w:noProof/>
        </w:rPr>
      </w:pPr>
      <w:r w:rsidRPr="008E4059">
        <w:rPr>
          <w:noProof/>
        </w:rPr>
        <w:t>23.</w:t>
      </w:r>
      <w:r w:rsidRPr="008E4059">
        <w:rPr>
          <w:noProof/>
        </w:rPr>
        <w:tab/>
        <w:t xml:space="preserve">Friedman, J., T. Hastie, and R. Tibshirani, </w:t>
      </w:r>
      <w:r w:rsidRPr="008E4059">
        <w:rPr>
          <w:i/>
          <w:noProof/>
        </w:rPr>
        <w:t>The elements of statistical learning</w:t>
      </w:r>
      <w:r w:rsidRPr="008E4059">
        <w:rPr>
          <w:noProof/>
        </w:rPr>
        <w:t>. Vol. 1. 2001: Springer series in statistics Springer, Berlin.</w:t>
      </w:r>
    </w:p>
    <w:p w14:paraId="43F34C9F" w14:textId="77777777" w:rsidR="008E4059" w:rsidRPr="008E4059" w:rsidRDefault="008E4059" w:rsidP="008E4059">
      <w:pPr>
        <w:pStyle w:val="EndNoteBibliography"/>
        <w:ind w:left="720" w:hanging="720"/>
        <w:rPr>
          <w:noProof/>
        </w:rPr>
      </w:pPr>
      <w:r w:rsidRPr="008E4059">
        <w:rPr>
          <w:noProof/>
        </w:rPr>
        <w:t>24.</w:t>
      </w:r>
      <w:r w:rsidRPr="008E4059">
        <w:rPr>
          <w:noProof/>
        </w:rPr>
        <w:tab/>
        <w:t xml:space="preserve">Lavrenko, V. and W.B. Croft. </w:t>
      </w:r>
      <w:r w:rsidRPr="008E4059">
        <w:rPr>
          <w:i/>
          <w:noProof/>
        </w:rPr>
        <w:t>Relevance based language models</w:t>
      </w:r>
      <w:r w:rsidRPr="008E4059">
        <w:rPr>
          <w:noProof/>
        </w:rPr>
        <w:t xml:space="preserve">. in </w:t>
      </w:r>
      <w:r w:rsidRPr="008E4059">
        <w:rPr>
          <w:i/>
          <w:noProof/>
        </w:rPr>
        <w:t>Proceedings of the 24th annual international ACM SIGIR conference on Research and development in information retrieval</w:t>
      </w:r>
      <w:r w:rsidRPr="008E4059">
        <w:rPr>
          <w:noProof/>
        </w:rPr>
        <w:t>. 2001. ACM.</w:t>
      </w:r>
    </w:p>
    <w:p w14:paraId="1315E722" w14:textId="4D7A797B" w:rsidR="00780779" w:rsidRDefault="009427F2">
      <w:r>
        <w:fldChar w:fldCharType="end"/>
      </w:r>
    </w:p>
    <w:sectPr w:rsidR="00780779">
      <w:footerReference w:type="even" r:id="rId18"/>
      <w:footerReference w:type="default" r:id="rId19"/>
      <w:footnotePr>
        <w:numFmt w:val="chicago"/>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9F01" w14:textId="77777777" w:rsidR="008B664E" w:rsidRDefault="008B664E" w:rsidP="008433A6">
      <w:pPr>
        <w:spacing w:before="0" w:after="0" w:line="240" w:lineRule="auto"/>
      </w:pPr>
      <w:r>
        <w:separator/>
      </w:r>
    </w:p>
  </w:endnote>
  <w:endnote w:type="continuationSeparator" w:id="0">
    <w:p w14:paraId="55E5311E" w14:textId="77777777" w:rsidR="008B664E" w:rsidRDefault="008B664E"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8B664E" w:rsidRDefault="008B664E"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8B664E" w:rsidRDefault="008B664E"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8B664E" w:rsidRDefault="008B664E"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7B66">
      <w:rPr>
        <w:rStyle w:val="PageNumber"/>
        <w:noProof/>
      </w:rPr>
      <w:t>10</w:t>
    </w:r>
    <w:r>
      <w:rPr>
        <w:rStyle w:val="PageNumber"/>
      </w:rPr>
      <w:fldChar w:fldCharType="end"/>
    </w:r>
  </w:p>
  <w:p w14:paraId="450F3EA3" w14:textId="77777777" w:rsidR="008B664E" w:rsidRDefault="008B664E"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756F9" w14:textId="77777777" w:rsidR="008B664E" w:rsidRDefault="008B664E" w:rsidP="008433A6">
      <w:pPr>
        <w:spacing w:before="0" w:after="0" w:line="240" w:lineRule="auto"/>
      </w:pPr>
      <w:r>
        <w:separator/>
      </w:r>
    </w:p>
  </w:footnote>
  <w:footnote w:type="continuationSeparator" w:id="0">
    <w:p w14:paraId="7D2D25BA" w14:textId="77777777" w:rsidR="008B664E" w:rsidRDefault="008B664E" w:rsidP="008433A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vrevtevet550fexzvy5frfps5a0tzt0tpz2&quot;&gt;endnote_library&lt;record-ids&gt;&lt;item&gt;17&lt;/item&gt;&lt;item&gt;18&lt;/item&gt;&lt;/record-ids&gt;&lt;/item&gt;&lt;/Libraries&gt;"/>
  </w:docVars>
  <w:rsids>
    <w:rsidRoot w:val="00780779"/>
    <w:rsid w:val="0000069D"/>
    <w:rsid w:val="000030B2"/>
    <w:rsid w:val="000044A9"/>
    <w:rsid w:val="000105B9"/>
    <w:rsid w:val="00044D10"/>
    <w:rsid w:val="0006006C"/>
    <w:rsid w:val="0006666F"/>
    <w:rsid w:val="000A4F71"/>
    <w:rsid w:val="000A7E04"/>
    <w:rsid w:val="000B6C15"/>
    <w:rsid w:val="000C0202"/>
    <w:rsid w:val="000C20E5"/>
    <w:rsid w:val="000C293F"/>
    <w:rsid w:val="000C69BF"/>
    <w:rsid w:val="000C69E5"/>
    <w:rsid w:val="000D02DC"/>
    <w:rsid w:val="000D0CA1"/>
    <w:rsid w:val="000F0206"/>
    <w:rsid w:val="001012C6"/>
    <w:rsid w:val="00115C9C"/>
    <w:rsid w:val="001205B5"/>
    <w:rsid w:val="00120BB7"/>
    <w:rsid w:val="00120C6E"/>
    <w:rsid w:val="00122F87"/>
    <w:rsid w:val="001269F5"/>
    <w:rsid w:val="00161A2A"/>
    <w:rsid w:val="00185C84"/>
    <w:rsid w:val="00186393"/>
    <w:rsid w:val="00186950"/>
    <w:rsid w:val="00192B02"/>
    <w:rsid w:val="001A1EDB"/>
    <w:rsid w:val="001C0827"/>
    <w:rsid w:val="001C42E5"/>
    <w:rsid w:val="001C7B66"/>
    <w:rsid w:val="001C7F06"/>
    <w:rsid w:val="001D6A43"/>
    <w:rsid w:val="001F3347"/>
    <w:rsid w:val="002428F6"/>
    <w:rsid w:val="0024355C"/>
    <w:rsid w:val="002526EF"/>
    <w:rsid w:val="0025311F"/>
    <w:rsid w:val="00256D38"/>
    <w:rsid w:val="00276078"/>
    <w:rsid w:val="0029375E"/>
    <w:rsid w:val="002A7C63"/>
    <w:rsid w:val="002B2613"/>
    <w:rsid w:val="002B5FEE"/>
    <w:rsid w:val="002C093E"/>
    <w:rsid w:val="002C63B2"/>
    <w:rsid w:val="002D046F"/>
    <w:rsid w:val="002D0A9E"/>
    <w:rsid w:val="002D7C81"/>
    <w:rsid w:val="00302D4A"/>
    <w:rsid w:val="0030300D"/>
    <w:rsid w:val="00323E11"/>
    <w:rsid w:val="00332842"/>
    <w:rsid w:val="00336672"/>
    <w:rsid w:val="003571AF"/>
    <w:rsid w:val="0036364A"/>
    <w:rsid w:val="00374123"/>
    <w:rsid w:val="00377406"/>
    <w:rsid w:val="00385EEA"/>
    <w:rsid w:val="003E1D4C"/>
    <w:rsid w:val="003E331D"/>
    <w:rsid w:val="003E624C"/>
    <w:rsid w:val="00413554"/>
    <w:rsid w:val="00427466"/>
    <w:rsid w:val="00452E18"/>
    <w:rsid w:val="004570B2"/>
    <w:rsid w:val="00462C7F"/>
    <w:rsid w:val="00466101"/>
    <w:rsid w:val="00466990"/>
    <w:rsid w:val="00473426"/>
    <w:rsid w:val="00480C88"/>
    <w:rsid w:val="004A379D"/>
    <w:rsid w:val="004C1F5E"/>
    <w:rsid w:val="004D3B8B"/>
    <w:rsid w:val="004E00C6"/>
    <w:rsid w:val="00501B09"/>
    <w:rsid w:val="005027B6"/>
    <w:rsid w:val="00517A3C"/>
    <w:rsid w:val="005279ED"/>
    <w:rsid w:val="005368FE"/>
    <w:rsid w:val="00540AE9"/>
    <w:rsid w:val="00541563"/>
    <w:rsid w:val="005575C7"/>
    <w:rsid w:val="005644A3"/>
    <w:rsid w:val="00570E6F"/>
    <w:rsid w:val="0058036B"/>
    <w:rsid w:val="00587266"/>
    <w:rsid w:val="00595E7D"/>
    <w:rsid w:val="005A0745"/>
    <w:rsid w:val="005C321F"/>
    <w:rsid w:val="005F14B4"/>
    <w:rsid w:val="006068FD"/>
    <w:rsid w:val="00645F50"/>
    <w:rsid w:val="0067071A"/>
    <w:rsid w:val="00675DE1"/>
    <w:rsid w:val="00684783"/>
    <w:rsid w:val="00685553"/>
    <w:rsid w:val="006A1C3D"/>
    <w:rsid w:val="006A3D3F"/>
    <w:rsid w:val="006A5D31"/>
    <w:rsid w:val="006A7730"/>
    <w:rsid w:val="006B185E"/>
    <w:rsid w:val="006B5438"/>
    <w:rsid w:val="00703B2E"/>
    <w:rsid w:val="007064D4"/>
    <w:rsid w:val="00726D94"/>
    <w:rsid w:val="007334BF"/>
    <w:rsid w:val="007476DE"/>
    <w:rsid w:val="00755A6B"/>
    <w:rsid w:val="007703E9"/>
    <w:rsid w:val="00780779"/>
    <w:rsid w:val="007B1874"/>
    <w:rsid w:val="007B198C"/>
    <w:rsid w:val="007B42B6"/>
    <w:rsid w:val="007C76FB"/>
    <w:rsid w:val="0081153B"/>
    <w:rsid w:val="00815B91"/>
    <w:rsid w:val="00817392"/>
    <w:rsid w:val="008317B8"/>
    <w:rsid w:val="008356F5"/>
    <w:rsid w:val="00837F99"/>
    <w:rsid w:val="008433A6"/>
    <w:rsid w:val="008615D1"/>
    <w:rsid w:val="0086718A"/>
    <w:rsid w:val="00872F5B"/>
    <w:rsid w:val="0089158E"/>
    <w:rsid w:val="00892590"/>
    <w:rsid w:val="008926E8"/>
    <w:rsid w:val="008B0FC4"/>
    <w:rsid w:val="008B664E"/>
    <w:rsid w:val="008D0BCC"/>
    <w:rsid w:val="008D3CB4"/>
    <w:rsid w:val="008D654F"/>
    <w:rsid w:val="008E4059"/>
    <w:rsid w:val="008E434A"/>
    <w:rsid w:val="008E43B2"/>
    <w:rsid w:val="008E585A"/>
    <w:rsid w:val="0090474A"/>
    <w:rsid w:val="00922813"/>
    <w:rsid w:val="00926DDF"/>
    <w:rsid w:val="009301B7"/>
    <w:rsid w:val="009427F2"/>
    <w:rsid w:val="009755BA"/>
    <w:rsid w:val="00982DF1"/>
    <w:rsid w:val="009B5F02"/>
    <w:rsid w:val="009C73CC"/>
    <w:rsid w:val="009D47E1"/>
    <w:rsid w:val="009F60B7"/>
    <w:rsid w:val="009F6B6B"/>
    <w:rsid w:val="00A134AC"/>
    <w:rsid w:val="00A2677B"/>
    <w:rsid w:val="00A27190"/>
    <w:rsid w:val="00A27257"/>
    <w:rsid w:val="00A776BF"/>
    <w:rsid w:val="00A87F2F"/>
    <w:rsid w:val="00A91F88"/>
    <w:rsid w:val="00AB7D11"/>
    <w:rsid w:val="00AC619F"/>
    <w:rsid w:val="00AD0A61"/>
    <w:rsid w:val="00AD40FC"/>
    <w:rsid w:val="00AE3218"/>
    <w:rsid w:val="00AF6A8D"/>
    <w:rsid w:val="00B03260"/>
    <w:rsid w:val="00B117D1"/>
    <w:rsid w:val="00B1582B"/>
    <w:rsid w:val="00B306C1"/>
    <w:rsid w:val="00B33689"/>
    <w:rsid w:val="00B35C19"/>
    <w:rsid w:val="00B74D29"/>
    <w:rsid w:val="00B7564B"/>
    <w:rsid w:val="00BA6733"/>
    <w:rsid w:val="00BB78B6"/>
    <w:rsid w:val="00BC2DAA"/>
    <w:rsid w:val="00BC5EE2"/>
    <w:rsid w:val="00BD0A30"/>
    <w:rsid w:val="00BD329B"/>
    <w:rsid w:val="00BF57FC"/>
    <w:rsid w:val="00BF703C"/>
    <w:rsid w:val="00C05690"/>
    <w:rsid w:val="00C14BB7"/>
    <w:rsid w:val="00C22D5F"/>
    <w:rsid w:val="00C25E2C"/>
    <w:rsid w:val="00C3148C"/>
    <w:rsid w:val="00C35C5D"/>
    <w:rsid w:val="00C6252E"/>
    <w:rsid w:val="00C62DC9"/>
    <w:rsid w:val="00C66605"/>
    <w:rsid w:val="00C72541"/>
    <w:rsid w:val="00C83091"/>
    <w:rsid w:val="00C856A8"/>
    <w:rsid w:val="00C92CB7"/>
    <w:rsid w:val="00C939C9"/>
    <w:rsid w:val="00C9456A"/>
    <w:rsid w:val="00C95FCB"/>
    <w:rsid w:val="00C96B9E"/>
    <w:rsid w:val="00CA2B98"/>
    <w:rsid w:val="00CA4D36"/>
    <w:rsid w:val="00CB7DB8"/>
    <w:rsid w:val="00CC62B8"/>
    <w:rsid w:val="00CD335D"/>
    <w:rsid w:val="00CD5550"/>
    <w:rsid w:val="00CD583E"/>
    <w:rsid w:val="00CD66BB"/>
    <w:rsid w:val="00CE0D44"/>
    <w:rsid w:val="00CE298A"/>
    <w:rsid w:val="00CE76E0"/>
    <w:rsid w:val="00CF039F"/>
    <w:rsid w:val="00CF6D13"/>
    <w:rsid w:val="00D059FA"/>
    <w:rsid w:val="00D12A38"/>
    <w:rsid w:val="00D16DA1"/>
    <w:rsid w:val="00D3253A"/>
    <w:rsid w:val="00D36DF9"/>
    <w:rsid w:val="00D40B41"/>
    <w:rsid w:val="00D40F95"/>
    <w:rsid w:val="00D62AD6"/>
    <w:rsid w:val="00D73F55"/>
    <w:rsid w:val="00D92415"/>
    <w:rsid w:val="00D93815"/>
    <w:rsid w:val="00D94365"/>
    <w:rsid w:val="00DB0904"/>
    <w:rsid w:val="00DB678D"/>
    <w:rsid w:val="00DD1215"/>
    <w:rsid w:val="00DD1307"/>
    <w:rsid w:val="00DD5E38"/>
    <w:rsid w:val="00DE01CE"/>
    <w:rsid w:val="00DF098C"/>
    <w:rsid w:val="00E310FD"/>
    <w:rsid w:val="00E33A0D"/>
    <w:rsid w:val="00E376F1"/>
    <w:rsid w:val="00ED5313"/>
    <w:rsid w:val="00EE0A64"/>
    <w:rsid w:val="00F050F8"/>
    <w:rsid w:val="00F26E1A"/>
    <w:rsid w:val="00F33D2F"/>
    <w:rsid w:val="00F47A50"/>
    <w:rsid w:val="00F50EC5"/>
    <w:rsid w:val="00F56A81"/>
    <w:rsid w:val="00F61909"/>
    <w:rsid w:val="00F666C7"/>
    <w:rsid w:val="00F72F12"/>
    <w:rsid w:val="00F732B2"/>
    <w:rsid w:val="00F8441D"/>
    <w:rsid w:val="00F927A0"/>
    <w:rsid w:val="00FA7248"/>
    <w:rsid w:val="00FB1400"/>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6920">
      <w:bodyDiv w:val="1"/>
      <w:marLeft w:val="0"/>
      <w:marRight w:val="0"/>
      <w:marTop w:val="0"/>
      <w:marBottom w:val="0"/>
      <w:divBdr>
        <w:top w:val="none" w:sz="0" w:space="0" w:color="auto"/>
        <w:left w:val="none" w:sz="0" w:space="0" w:color="auto"/>
        <w:bottom w:val="none" w:sz="0" w:space="0" w:color="auto"/>
        <w:right w:val="none" w:sz="0" w:space="0" w:color="auto"/>
      </w:divBdr>
    </w:div>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github.com/titipata/science_concierge"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f.scienceofscience.org" TargetMode="External"/><Relationship Id="rId11" Type="http://schemas.openxmlformats.org/officeDocument/2006/relationships/hyperlink" Target="http://sfn.org" TargetMode="External"/><Relationship Id="rId12" Type="http://schemas.openxmlformats.org/officeDocument/2006/relationships/image" Target="media/image1.png"/><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hyperlink" Target="http://www.github.com/titipata/science_concierge" TargetMode="External"/><Relationship Id="rId17" Type="http://schemas.openxmlformats.org/officeDocument/2006/relationships/hyperlink" Target="https://github.com/MrChrisJohnson/CollabStream"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62FB98-6535-3E4C-B453-E3A5357EF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14</Pages>
  <Words>7685</Words>
  <Characters>43807</Characters>
  <Application>Microsoft Macintosh Word</Application>
  <DocSecurity>0</DocSecurity>
  <Lines>365</Lines>
  <Paragraphs>102</Paragraphs>
  <ScaleCrop>false</ScaleCrop>
  <Company/>
  <LinksUpToDate>false</LinksUpToDate>
  <CharactersWithSpaces>51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Acuna</cp:lastModifiedBy>
  <cp:revision>143</cp:revision>
  <dcterms:created xsi:type="dcterms:W3CDTF">2015-10-19T22:23:00Z</dcterms:created>
  <dcterms:modified xsi:type="dcterms:W3CDTF">2015-11-04T04:19:00Z</dcterms:modified>
</cp:coreProperties>
</file>